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FB4987" w:rsidRPr="009D587A" w:rsidRDefault="00FB4987" w:rsidP="0062608E">
                            <w:pPr>
                              <w:pStyle w:val="Titel"/>
                            </w:pPr>
                            <w:r w:rsidRPr="009D587A">
                              <w:t>Möglichkeiten zur Kontrolle und Steuerung der Kommunikation von Microservices</w:t>
                            </w:r>
                          </w:p>
                          <w:p w14:paraId="5BE0303A" w14:textId="72F3F0F4" w:rsidR="00FB4987" w:rsidRPr="00BF0354" w:rsidRDefault="00FB4987"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FB4987" w:rsidRPr="009D587A" w:rsidRDefault="00FB4987" w:rsidP="0062608E">
                      <w:pPr>
                        <w:pStyle w:val="Titel"/>
                      </w:pPr>
                      <w:r w:rsidRPr="009D587A">
                        <w:t>Möglichkeiten zur Kontrolle und Steuerung der Kommunikation von Microservices</w:t>
                      </w:r>
                    </w:p>
                    <w:p w14:paraId="5BE0303A" w14:textId="72F3F0F4" w:rsidR="00FB4987" w:rsidRPr="00BF0354" w:rsidRDefault="00FB4987"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FB4987" w:rsidRDefault="00FB4987" w:rsidP="00BF7EB9">
                            <w:pPr>
                              <w:pStyle w:val="Untertitel"/>
                              <w:rPr>
                                <w:b/>
                              </w:rPr>
                            </w:pPr>
                            <w:r w:rsidRPr="00111AC6">
                              <w:rPr>
                                <w:b/>
                              </w:rPr>
                              <w:t>Bachelorarbeit</w:t>
                            </w:r>
                          </w:p>
                          <w:p w14:paraId="60578AAC" w14:textId="77777777" w:rsidR="00FB4987" w:rsidRPr="00BF0354" w:rsidRDefault="00FB4987" w:rsidP="00BF7EB9">
                            <w:pPr>
                              <w:pStyle w:val="Untertitel"/>
                            </w:pPr>
                            <w:r w:rsidRPr="00BF0354">
                              <w:t>im Studiengang</w:t>
                            </w:r>
                            <w:r w:rsidRPr="00BF0354">
                              <w:br/>
                            </w:r>
                            <w:r>
                              <w:t>Softwaretechnik und Medieninformatik</w:t>
                            </w:r>
                          </w:p>
                          <w:p w14:paraId="196FD6B5" w14:textId="77777777" w:rsidR="00FB4987" w:rsidRDefault="00FB4987" w:rsidP="005D26BD">
                            <w:pPr>
                              <w:pStyle w:val="Untertitel"/>
                            </w:pPr>
                            <w:r>
                              <w:t>vorgelegt von</w:t>
                            </w:r>
                          </w:p>
                          <w:p w14:paraId="728C98A5" w14:textId="0D8F4D8E" w:rsidR="00FB4987" w:rsidRDefault="00FB4987" w:rsidP="00BA7590">
                            <w:pPr>
                              <w:pStyle w:val="Untertitel"/>
                            </w:pPr>
                            <w:r>
                              <w:rPr>
                                <w:b/>
                              </w:rPr>
                              <w:t>Gerrit Wildermuth</w:t>
                            </w:r>
                            <w:r>
                              <w:rPr>
                                <w:b/>
                              </w:rPr>
                              <w:br/>
                            </w:r>
                            <w:r>
                              <w:t>Matr.-Nr.: 74734</w:t>
                            </w:r>
                          </w:p>
                          <w:p w14:paraId="16C8E94E" w14:textId="77777777" w:rsidR="00FB4987" w:rsidRPr="00BA7590" w:rsidRDefault="00FB4987"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FB4987" w:rsidRDefault="00FB4987" w:rsidP="00BF7EB9">
                      <w:pPr>
                        <w:pStyle w:val="Untertitel"/>
                        <w:rPr>
                          <w:b/>
                        </w:rPr>
                      </w:pPr>
                      <w:r w:rsidRPr="00111AC6">
                        <w:rPr>
                          <w:b/>
                        </w:rPr>
                        <w:t>Bachelorarbeit</w:t>
                      </w:r>
                    </w:p>
                    <w:p w14:paraId="60578AAC" w14:textId="77777777" w:rsidR="00FB4987" w:rsidRPr="00BF0354" w:rsidRDefault="00FB4987" w:rsidP="00BF7EB9">
                      <w:pPr>
                        <w:pStyle w:val="Untertitel"/>
                      </w:pPr>
                      <w:r w:rsidRPr="00BF0354">
                        <w:t>im Studiengang</w:t>
                      </w:r>
                      <w:r w:rsidRPr="00BF0354">
                        <w:br/>
                      </w:r>
                      <w:r>
                        <w:t>Softwaretechnik und Medieninformatik</w:t>
                      </w:r>
                    </w:p>
                    <w:p w14:paraId="196FD6B5" w14:textId="77777777" w:rsidR="00FB4987" w:rsidRDefault="00FB4987" w:rsidP="005D26BD">
                      <w:pPr>
                        <w:pStyle w:val="Untertitel"/>
                      </w:pPr>
                      <w:r>
                        <w:t>vorgelegt von</w:t>
                      </w:r>
                    </w:p>
                    <w:p w14:paraId="728C98A5" w14:textId="0D8F4D8E" w:rsidR="00FB4987" w:rsidRDefault="00FB4987" w:rsidP="00BA7590">
                      <w:pPr>
                        <w:pStyle w:val="Untertitel"/>
                      </w:pPr>
                      <w:r>
                        <w:rPr>
                          <w:b/>
                        </w:rPr>
                        <w:t>Gerrit Wildermuth</w:t>
                      </w:r>
                      <w:r>
                        <w:rPr>
                          <w:b/>
                        </w:rPr>
                        <w:br/>
                      </w:r>
                      <w:r>
                        <w:t>Matr.-Nr.: 74734</w:t>
                      </w:r>
                    </w:p>
                    <w:p w14:paraId="16C8E94E" w14:textId="77777777" w:rsidR="00FB4987" w:rsidRPr="00BA7590" w:rsidRDefault="00FB4987"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FB4987" w:rsidRPr="00BF0354" w:rsidRDefault="00FB4987"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FB4987" w:rsidRPr="00BF0354" w:rsidRDefault="00FB4987"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2038014"/>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2038015"/>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2038016"/>
      <w:r>
        <w:lastRenderedPageBreak/>
        <w:t>Inhaltsverzeichnis</w:t>
      </w:r>
      <w:bookmarkEnd w:id="4"/>
      <w:bookmarkEnd w:id="5"/>
    </w:p>
    <w:p w14:paraId="33559244" w14:textId="77777777" w:rsidR="004C1735"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C1735">
        <w:t>Kurzfassung</w:t>
      </w:r>
      <w:r w:rsidR="004C1735">
        <w:tab/>
      </w:r>
      <w:r w:rsidR="004C1735">
        <w:fldChar w:fldCharType="begin"/>
      </w:r>
      <w:r w:rsidR="004C1735">
        <w:instrText xml:space="preserve"> PAGEREF _Toc22038014 \h </w:instrText>
      </w:r>
      <w:r w:rsidR="004C1735">
        <w:fldChar w:fldCharType="separate"/>
      </w:r>
      <w:r w:rsidR="004C1735">
        <w:t>2</w:t>
      </w:r>
      <w:r w:rsidR="004C1735">
        <w:fldChar w:fldCharType="end"/>
      </w:r>
    </w:p>
    <w:p w14:paraId="74D903FB" w14:textId="77777777" w:rsidR="004C1735" w:rsidRDefault="004C1735">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2038015 \h </w:instrText>
      </w:r>
      <w:r>
        <w:fldChar w:fldCharType="separate"/>
      </w:r>
      <w:r>
        <w:t>2</w:t>
      </w:r>
      <w:r>
        <w:fldChar w:fldCharType="end"/>
      </w:r>
    </w:p>
    <w:p w14:paraId="447AA6C0" w14:textId="77777777" w:rsidR="004C1735" w:rsidRDefault="004C173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2038016 \h </w:instrText>
      </w:r>
      <w:r>
        <w:fldChar w:fldCharType="separate"/>
      </w:r>
      <w:r>
        <w:t>3</w:t>
      </w:r>
      <w:r>
        <w:fldChar w:fldCharType="end"/>
      </w:r>
    </w:p>
    <w:p w14:paraId="305BE340" w14:textId="77777777" w:rsidR="004C1735" w:rsidRDefault="004C1735">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2038017 \h </w:instrText>
      </w:r>
      <w:r>
        <w:fldChar w:fldCharType="separate"/>
      </w:r>
      <w:r>
        <w:t>5</w:t>
      </w:r>
      <w:r>
        <w:fldChar w:fldCharType="end"/>
      </w:r>
    </w:p>
    <w:p w14:paraId="5029DD60" w14:textId="77777777" w:rsidR="004C1735" w:rsidRDefault="004C1735">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2038018 \h </w:instrText>
      </w:r>
      <w:r>
        <w:fldChar w:fldCharType="separate"/>
      </w:r>
      <w:r>
        <w:t>5</w:t>
      </w:r>
      <w:r>
        <w:fldChar w:fldCharType="end"/>
      </w:r>
    </w:p>
    <w:p w14:paraId="711E7E85" w14:textId="77777777" w:rsidR="004C1735" w:rsidRDefault="004C1735">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2038019 \h </w:instrText>
      </w:r>
      <w:r>
        <w:fldChar w:fldCharType="separate"/>
      </w:r>
      <w:r>
        <w:t>5</w:t>
      </w:r>
      <w:r>
        <w:fldChar w:fldCharType="end"/>
      </w:r>
    </w:p>
    <w:p w14:paraId="39E89B91" w14:textId="77777777" w:rsidR="004C1735" w:rsidRDefault="004C1735">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2038020 \h </w:instrText>
      </w:r>
      <w:r>
        <w:fldChar w:fldCharType="separate"/>
      </w:r>
      <w:r>
        <w:t>6</w:t>
      </w:r>
      <w:r>
        <w:fldChar w:fldCharType="end"/>
      </w:r>
    </w:p>
    <w:p w14:paraId="2BA4EF35" w14:textId="77777777" w:rsidR="004C1735" w:rsidRDefault="004C173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2038021 \h </w:instrText>
      </w:r>
      <w:r>
        <w:fldChar w:fldCharType="separate"/>
      </w:r>
      <w:r>
        <w:t>7</w:t>
      </w:r>
      <w:r>
        <w:fldChar w:fldCharType="end"/>
      </w:r>
    </w:p>
    <w:p w14:paraId="71797C73" w14:textId="77777777" w:rsidR="004C1735" w:rsidRDefault="004C173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2038022 \h </w:instrText>
      </w:r>
      <w:r>
        <w:fldChar w:fldCharType="separate"/>
      </w:r>
      <w:r>
        <w:t>8</w:t>
      </w:r>
      <w:r>
        <w:fldChar w:fldCharType="end"/>
      </w:r>
    </w:p>
    <w:p w14:paraId="5CA82A75" w14:textId="77777777" w:rsidR="004C1735" w:rsidRPr="007757F6" w:rsidRDefault="004C1735">
      <w:pPr>
        <w:pStyle w:val="Verzeichnis2"/>
        <w:rPr>
          <w:rFonts w:asciiTheme="minorHAnsi" w:eastAsiaTheme="minorEastAsia" w:hAnsiTheme="minorHAnsi" w:cstheme="minorBidi"/>
          <w:sz w:val="22"/>
          <w:szCs w:val="22"/>
        </w:rPr>
      </w:pPr>
      <w:r w:rsidRPr="007757F6">
        <w:t>2.1</w:t>
      </w:r>
      <w:r w:rsidRPr="007757F6">
        <w:rPr>
          <w:rFonts w:asciiTheme="minorHAnsi" w:eastAsiaTheme="minorEastAsia" w:hAnsiTheme="minorHAnsi" w:cstheme="minorBidi"/>
          <w:sz w:val="22"/>
          <w:szCs w:val="22"/>
        </w:rPr>
        <w:tab/>
      </w:r>
      <w:r w:rsidRPr="007757F6">
        <w:t>Monolith oder Microservices</w:t>
      </w:r>
      <w:r w:rsidRPr="007757F6">
        <w:tab/>
      </w:r>
      <w:r>
        <w:fldChar w:fldCharType="begin"/>
      </w:r>
      <w:r w:rsidRPr="007757F6">
        <w:instrText xml:space="preserve"> PAGEREF _Toc22038023 \h </w:instrText>
      </w:r>
      <w:r>
        <w:fldChar w:fldCharType="separate"/>
      </w:r>
      <w:r w:rsidRPr="007757F6">
        <w:t>8</w:t>
      </w:r>
      <w:r>
        <w:fldChar w:fldCharType="end"/>
      </w:r>
    </w:p>
    <w:p w14:paraId="3A71ACE3" w14:textId="77777777" w:rsidR="004C1735" w:rsidRPr="007757F6" w:rsidRDefault="004C1735">
      <w:pPr>
        <w:pStyle w:val="Verzeichnis3"/>
        <w:rPr>
          <w:rFonts w:asciiTheme="minorHAnsi" w:eastAsiaTheme="minorEastAsia" w:hAnsiTheme="minorHAnsi" w:cstheme="minorBidi"/>
          <w:sz w:val="22"/>
          <w:szCs w:val="22"/>
        </w:rPr>
      </w:pPr>
      <w:r w:rsidRPr="007757F6">
        <w:t>2.1.1</w:t>
      </w:r>
      <w:r w:rsidRPr="007757F6">
        <w:rPr>
          <w:rFonts w:asciiTheme="minorHAnsi" w:eastAsiaTheme="minorEastAsia" w:hAnsiTheme="minorHAnsi" w:cstheme="minorBidi"/>
          <w:sz w:val="22"/>
          <w:szCs w:val="22"/>
        </w:rPr>
        <w:tab/>
      </w:r>
      <w:r w:rsidRPr="007757F6">
        <w:t>Monolith</w:t>
      </w:r>
      <w:r w:rsidRPr="007757F6">
        <w:tab/>
      </w:r>
      <w:r>
        <w:fldChar w:fldCharType="begin"/>
      </w:r>
      <w:r w:rsidRPr="007757F6">
        <w:instrText xml:space="preserve"> PAGEREF _Toc22038024 \h </w:instrText>
      </w:r>
      <w:r>
        <w:fldChar w:fldCharType="separate"/>
      </w:r>
      <w:r w:rsidRPr="007757F6">
        <w:t>8</w:t>
      </w:r>
      <w:r>
        <w:fldChar w:fldCharType="end"/>
      </w:r>
    </w:p>
    <w:p w14:paraId="360246E6" w14:textId="77777777" w:rsidR="004C1735" w:rsidRPr="007757F6" w:rsidRDefault="004C1735">
      <w:pPr>
        <w:pStyle w:val="Verzeichnis3"/>
        <w:rPr>
          <w:rFonts w:asciiTheme="minorHAnsi" w:eastAsiaTheme="minorEastAsia" w:hAnsiTheme="minorHAnsi" w:cstheme="minorBidi"/>
          <w:sz w:val="22"/>
          <w:szCs w:val="22"/>
        </w:rPr>
      </w:pPr>
      <w:r w:rsidRPr="007757F6">
        <w:t>2.1.2</w:t>
      </w:r>
      <w:r w:rsidRPr="007757F6">
        <w:rPr>
          <w:rFonts w:asciiTheme="minorHAnsi" w:eastAsiaTheme="minorEastAsia" w:hAnsiTheme="minorHAnsi" w:cstheme="minorBidi"/>
          <w:sz w:val="22"/>
          <w:szCs w:val="22"/>
        </w:rPr>
        <w:tab/>
      </w:r>
      <w:r w:rsidRPr="007757F6">
        <w:t>Microservices</w:t>
      </w:r>
      <w:r w:rsidRPr="007757F6">
        <w:tab/>
      </w:r>
      <w:r>
        <w:fldChar w:fldCharType="begin"/>
      </w:r>
      <w:r w:rsidRPr="007757F6">
        <w:instrText xml:space="preserve"> PAGEREF _Toc22038025 \h </w:instrText>
      </w:r>
      <w:r>
        <w:fldChar w:fldCharType="separate"/>
      </w:r>
      <w:r w:rsidRPr="007757F6">
        <w:t>9</w:t>
      </w:r>
      <w:r>
        <w:fldChar w:fldCharType="end"/>
      </w:r>
    </w:p>
    <w:p w14:paraId="1066B582" w14:textId="77777777" w:rsidR="004C1735" w:rsidRDefault="004C173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2038026 \h </w:instrText>
      </w:r>
      <w:r>
        <w:fldChar w:fldCharType="separate"/>
      </w:r>
      <w:r>
        <w:t>12</w:t>
      </w:r>
      <w:r>
        <w:fldChar w:fldCharType="end"/>
      </w:r>
    </w:p>
    <w:p w14:paraId="4F4DE86F" w14:textId="77777777" w:rsidR="004C1735" w:rsidRDefault="004C173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2038027 \h </w:instrText>
      </w:r>
      <w:r>
        <w:fldChar w:fldCharType="separate"/>
      </w:r>
      <w:r>
        <w:t>12</w:t>
      </w:r>
      <w:r>
        <w:fldChar w:fldCharType="end"/>
      </w:r>
    </w:p>
    <w:p w14:paraId="7ADACA9B" w14:textId="77777777" w:rsidR="004C1735" w:rsidRDefault="004C173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2038028 \h </w:instrText>
      </w:r>
      <w:r>
        <w:fldChar w:fldCharType="separate"/>
      </w:r>
      <w:r>
        <w:t>12</w:t>
      </w:r>
      <w:r>
        <w:fldChar w:fldCharType="end"/>
      </w:r>
    </w:p>
    <w:p w14:paraId="369B85CF" w14:textId="77777777" w:rsidR="004C1735" w:rsidRDefault="004C1735">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2038029 \h </w:instrText>
      </w:r>
      <w:r>
        <w:fldChar w:fldCharType="separate"/>
      </w:r>
      <w:r>
        <w:t>12</w:t>
      </w:r>
      <w:r>
        <w:fldChar w:fldCharType="end"/>
      </w:r>
    </w:p>
    <w:p w14:paraId="07692674" w14:textId="77777777" w:rsidR="004C1735" w:rsidRDefault="004C1735">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2038030 \h </w:instrText>
      </w:r>
      <w:r>
        <w:fldChar w:fldCharType="separate"/>
      </w:r>
      <w:r>
        <w:t>13</w:t>
      </w:r>
      <w:r>
        <w:fldChar w:fldCharType="end"/>
      </w:r>
    </w:p>
    <w:p w14:paraId="67F4D1DB" w14:textId="77777777" w:rsidR="004C1735" w:rsidRDefault="004C1735">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2038031 \h </w:instrText>
      </w:r>
      <w:r>
        <w:fldChar w:fldCharType="separate"/>
      </w:r>
      <w:r>
        <w:t>13</w:t>
      </w:r>
      <w:r>
        <w:fldChar w:fldCharType="end"/>
      </w:r>
    </w:p>
    <w:p w14:paraId="3623B4B9" w14:textId="77777777" w:rsidR="004C1735" w:rsidRDefault="004C173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w:t>
      </w:r>
      <w:r>
        <w:tab/>
      </w:r>
      <w:r>
        <w:fldChar w:fldCharType="begin"/>
      </w:r>
      <w:r>
        <w:instrText xml:space="preserve"> PAGEREF _Toc22038032 \h </w:instrText>
      </w:r>
      <w:r>
        <w:fldChar w:fldCharType="separate"/>
      </w:r>
      <w:r>
        <w:t>14</w:t>
      </w:r>
      <w:r>
        <w:fldChar w:fldCharType="end"/>
      </w:r>
    </w:p>
    <w:p w14:paraId="12D8E1D8" w14:textId="77777777" w:rsidR="004C1735" w:rsidRDefault="004C1735">
      <w:pPr>
        <w:pStyle w:val="Verzeichnis2"/>
        <w:rPr>
          <w:rFonts w:asciiTheme="minorHAnsi" w:eastAsiaTheme="minorEastAsia" w:hAnsiTheme="minorHAnsi" w:cstheme="minorBidi"/>
          <w:sz w:val="22"/>
          <w:szCs w:val="22"/>
        </w:rPr>
      </w:pPr>
      <w:r>
        <w:t>/Wie erstellt man ein verteiltes System Robust</w:t>
      </w:r>
      <w:r>
        <w:tab/>
      </w:r>
      <w:r>
        <w:fldChar w:fldCharType="begin"/>
      </w:r>
      <w:r>
        <w:instrText xml:space="preserve"> PAGEREF _Toc22038033 \h </w:instrText>
      </w:r>
      <w:r>
        <w:fldChar w:fldCharType="separate"/>
      </w:r>
      <w:r>
        <w:t>14</w:t>
      </w:r>
      <w:r>
        <w:fldChar w:fldCharType="end"/>
      </w:r>
    </w:p>
    <w:p w14:paraId="255CDDA2" w14:textId="77777777" w:rsidR="004C1735" w:rsidRDefault="004C173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Bulkhead</w:t>
      </w:r>
      <w:r>
        <w:tab/>
      </w:r>
      <w:r>
        <w:fldChar w:fldCharType="begin"/>
      </w:r>
      <w:r>
        <w:instrText xml:space="preserve"> PAGEREF _Toc22038034 \h </w:instrText>
      </w:r>
      <w:r>
        <w:fldChar w:fldCharType="separate"/>
      </w:r>
      <w:r>
        <w:t>14</w:t>
      </w:r>
      <w:r>
        <w:fldChar w:fldCharType="end"/>
      </w:r>
    </w:p>
    <w:p w14:paraId="76AF523C" w14:textId="77777777" w:rsidR="004C1735" w:rsidRDefault="004C1735">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2038035 \h </w:instrText>
      </w:r>
      <w:r>
        <w:fldChar w:fldCharType="separate"/>
      </w:r>
      <w:r>
        <w:t>14</w:t>
      </w:r>
      <w:r>
        <w:fldChar w:fldCharType="end"/>
      </w:r>
    </w:p>
    <w:p w14:paraId="3EF2C574" w14:textId="77777777" w:rsidR="004C1735" w:rsidRPr="00CF053C" w:rsidRDefault="004C1735">
      <w:pPr>
        <w:pStyle w:val="Verzeichnis3"/>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Prinzipien des Bulkhead Patterns</w:t>
      </w:r>
      <w:r w:rsidRPr="00CF053C">
        <w:rPr>
          <w:lang w:val="en-US"/>
        </w:rPr>
        <w:tab/>
      </w:r>
      <w:r>
        <w:fldChar w:fldCharType="begin"/>
      </w:r>
      <w:r w:rsidRPr="00CF053C">
        <w:rPr>
          <w:lang w:val="en-US"/>
        </w:rPr>
        <w:instrText xml:space="preserve"> PAGEREF _Toc22038036 \h </w:instrText>
      </w:r>
      <w:r>
        <w:fldChar w:fldCharType="separate"/>
      </w:r>
      <w:r w:rsidRPr="00CF053C">
        <w:rPr>
          <w:lang w:val="en-US"/>
        </w:rPr>
        <w:t>15</w:t>
      </w:r>
      <w:r>
        <w:fldChar w:fldCharType="end"/>
      </w:r>
    </w:p>
    <w:p w14:paraId="028DBE26" w14:textId="77777777" w:rsidR="004C1735" w:rsidRPr="00CF053C" w:rsidRDefault="004C1735">
      <w:pPr>
        <w:pStyle w:val="Verzeichnis2"/>
        <w:rPr>
          <w:rFonts w:asciiTheme="minorHAnsi" w:eastAsiaTheme="minorEastAsia" w:hAnsiTheme="minorHAnsi" w:cstheme="minorBidi"/>
          <w:sz w:val="22"/>
          <w:szCs w:val="22"/>
          <w:lang w:val="en-US"/>
        </w:rPr>
      </w:pPr>
      <w:r w:rsidRPr="00EE5C08">
        <w:rPr>
          <w:lang w:val="en-US"/>
        </w:rPr>
        <w:t>4.2</w:t>
      </w:r>
      <w:r w:rsidRPr="00CF053C">
        <w:rPr>
          <w:rFonts w:asciiTheme="minorHAnsi" w:eastAsiaTheme="minorEastAsia" w:hAnsiTheme="minorHAnsi" w:cstheme="minorBidi"/>
          <w:sz w:val="22"/>
          <w:szCs w:val="22"/>
          <w:lang w:val="en-US"/>
        </w:rPr>
        <w:tab/>
      </w:r>
      <w:r w:rsidRPr="00EE5C08">
        <w:rPr>
          <w:lang w:val="en-US"/>
        </w:rPr>
        <w:t>Circuit breaker</w:t>
      </w:r>
      <w:r w:rsidRPr="00CF053C">
        <w:rPr>
          <w:lang w:val="en-US"/>
        </w:rPr>
        <w:tab/>
      </w:r>
      <w:r>
        <w:fldChar w:fldCharType="begin"/>
      </w:r>
      <w:r w:rsidRPr="00CF053C">
        <w:rPr>
          <w:lang w:val="en-US"/>
        </w:rPr>
        <w:instrText xml:space="preserve"> PAGEREF _Toc22038037 \h </w:instrText>
      </w:r>
      <w:r>
        <w:fldChar w:fldCharType="separate"/>
      </w:r>
      <w:r w:rsidRPr="00CF053C">
        <w:rPr>
          <w:lang w:val="en-US"/>
        </w:rPr>
        <w:t>15</w:t>
      </w:r>
      <w:r>
        <w:fldChar w:fldCharType="end"/>
      </w:r>
    </w:p>
    <w:p w14:paraId="12C46477"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3</w:t>
      </w:r>
      <w:r w:rsidRPr="00CF053C">
        <w:rPr>
          <w:rFonts w:asciiTheme="minorHAnsi" w:eastAsiaTheme="minorEastAsia" w:hAnsiTheme="minorHAnsi" w:cstheme="minorBidi"/>
          <w:sz w:val="22"/>
          <w:szCs w:val="22"/>
          <w:lang w:val="en-US"/>
        </w:rPr>
        <w:tab/>
      </w:r>
      <w:r w:rsidRPr="00CF053C">
        <w:rPr>
          <w:lang w:val="en-US"/>
        </w:rPr>
        <w:t>Retry</w:t>
      </w:r>
      <w:r w:rsidRPr="00CF053C">
        <w:rPr>
          <w:lang w:val="en-US"/>
        </w:rPr>
        <w:tab/>
      </w:r>
      <w:r>
        <w:fldChar w:fldCharType="begin"/>
      </w:r>
      <w:r w:rsidRPr="00CF053C">
        <w:rPr>
          <w:lang w:val="en-US"/>
        </w:rPr>
        <w:instrText xml:space="preserve"> PAGEREF _Toc22038038 \h </w:instrText>
      </w:r>
      <w:r>
        <w:fldChar w:fldCharType="separate"/>
      </w:r>
      <w:r w:rsidRPr="00CF053C">
        <w:rPr>
          <w:lang w:val="en-US"/>
        </w:rPr>
        <w:t>16</w:t>
      </w:r>
      <w:r>
        <w:fldChar w:fldCharType="end"/>
      </w:r>
    </w:p>
    <w:p w14:paraId="134EE69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4</w:t>
      </w:r>
      <w:r w:rsidRPr="00CF053C">
        <w:rPr>
          <w:rFonts w:asciiTheme="minorHAnsi" w:eastAsiaTheme="minorEastAsia" w:hAnsiTheme="minorHAnsi" w:cstheme="minorBidi"/>
          <w:sz w:val="22"/>
          <w:szCs w:val="22"/>
          <w:lang w:val="en-US"/>
        </w:rPr>
        <w:tab/>
      </w:r>
      <w:r w:rsidRPr="00CF053C">
        <w:rPr>
          <w:lang w:val="en-US"/>
        </w:rPr>
        <w:t>Rate Limiter</w:t>
      </w:r>
      <w:r w:rsidRPr="00CF053C">
        <w:rPr>
          <w:lang w:val="en-US"/>
        </w:rPr>
        <w:tab/>
      </w:r>
      <w:r>
        <w:fldChar w:fldCharType="begin"/>
      </w:r>
      <w:r w:rsidRPr="00CF053C">
        <w:rPr>
          <w:lang w:val="en-US"/>
        </w:rPr>
        <w:instrText xml:space="preserve"> PAGEREF _Toc22038039 \h </w:instrText>
      </w:r>
      <w:r>
        <w:fldChar w:fldCharType="separate"/>
      </w:r>
      <w:r w:rsidRPr="00CF053C">
        <w:rPr>
          <w:lang w:val="en-US"/>
        </w:rPr>
        <w:t>16</w:t>
      </w:r>
      <w:r>
        <w:fldChar w:fldCharType="end"/>
      </w:r>
    </w:p>
    <w:p w14:paraId="54F1635B"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5</w:t>
      </w:r>
      <w:r w:rsidRPr="00CF053C">
        <w:rPr>
          <w:rFonts w:asciiTheme="minorHAnsi" w:eastAsiaTheme="minorEastAsia" w:hAnsiTheme="minorHAnsi" w:cstheme="minorBidi"/>
          <w:sz w:val="22"/>
          <w:szCs w:val="22"/>
          <w:lang w:val="en-US"/>
        </w:rPr>
        <w:tab/>
      </w:r>
      <w:r w:rsidRPr="00CF053C">
        <w:rPr>
          <w:lang w:val="en-US"/>
        </w:rPr>
        <w:t>Load balancer</w:t>
      </w:r>
      <w:r w:rsidRPr="00CF053C">
        <w:rPr>
          <w:lang w:val="en-US"/>
        </w:rPr>
        <w:tab/>
      </w:r>
      <w:r>
        <w:fldChar w:fldCharType="begin"/>
      </w:r>
      <w:r w:rsidRPr="00CF053C">
        <w:rPr>
          <w:lang w:val="en-US"/>
        </w:rPr>
        <w:instrText xml:space="preserve"> PAGEREF _Toc22038040 \h </w:instrText>
      </w:r>
      <w:r>
        <w:fldChar w:fldCharType="separate"/>
      </w:r>
      <w:r w:rsidRPr="00CF053C">
        <w:rPr>
          <w:lang w:val="en-US"/>
        </w:rPr>
        <w:t>16</w:t>
      </w:r>
      <w:r>
        <w:fldChar w:fldCharType="end"/>
      </w:r>
    </w:p>
    <w:p w14:paraId="4B7D89DA"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6</w:t>
      </w:r>
      <w:r w:rsidRPr="00CF053C">
        <w:rPr>
          <w:rFonts w:asciiTheme="minorHAnsi" w:eastAsiaTheme="minorEastAsia" w:hAnsiTheme="minorHAnsi" w:cstheme="minorBidi"/>
          <w:sz w:val="22"/>
          <w:szCs w:val="22"/>
          <w:lang w:val="en-US"/>
        </w:rPr>
        <w:tab/>
      </w:r>
      <w:r w:rsidRPr="00CF053C">
        <w:rPr>
          <w:lang w:val="en-US"/>
        </w:rPr>
        <w:t>Message Queues</w:t>
      </w:r>
      <w:r w:rsidRPr="00CF053C">
        <w:rPr>
          <w:lang w:val="en-US"/>
        </w:rPr>
        <w:tab/>
      </w:r>
      <w:r>
        <w:fldChar w:fldCharType="begin"/>
      </w:r>
      <w:r w:rsidRPr="00CF053C">
        <w:rPr>
          <w:lang w:val="en-US"/>
        </w:rPr>
        <w:instrText xml:space="preserve"> PAGEREF _Toc22038041 \h </w:instrText>
      </w:r>
      <w:r>
        <w:fldChar w:fldCharType="separate"/>
      </w:r>
      <w:r w:rsidRPr="00CF053C">
        <w:rPr>
          <w:lang w:val="en-US"/>
        </w:rPr>
        <w:t>17</w:t>
      </w:r>
      <w:r>
        <w:fldChar w:fldCharType="end"/>
      </w:r>
    </w:p>
    <w:p w14:paraId="2A1E4A5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7</w:t>
      </w:r>
      <w:r w:rsidRPr="00CF053C">
        <w:rPr>
          <w:rFonts w:asciiTheme="minorHAnsi" w:eastAsiaTheme="minorEastAsia" w:hAnsiTheme="minorHAnsi" w:cstheme="minorBidi"/>
          <w:sz w:val="22"/>
          <w:szCs w:val="22"/>
          <w:lang w:val="en-US"/>
        </w:rPr>
        <w:tab/>
      </w:r>
      <w:r w:rsidRPr="00CF053C">
        <w:rPr>
          <w:lang w:val="en-US"/>
        </w:rPr>
        <w:t>Data Consistency</w:t>
      </w:r>
      <w:r w:rsidRPr="00CF053C">
        <w:rPr>
          <w:lang w:val="en-US"/>
        </w:rPr>
        <w:tab/>
      </w:r>
      <w:r>
        <w:fldChar w:fldCharType="begin"/>
      </w:r>
      <w:r w:rsidRPr="00CF053C">
        <w:rPr>
          <w:lang w:val="en-US"/>
        </w:rPr>
        <w:instrText xml:space="preserve"> PAGEREF _Toc22038042 \h </w:instrText>
      </w:r>
      <w:r>
        <w:fldChar w:fldCharType="separate"/>
      </w:r>
      <w:r w:rsidRPr="00CF053C">
        <w:rPr>
          <w:lang w:val="en-US"/>
        </w:rPr>
        <w:t>17</w:t>
      </w:r>
      <w:r>
        <w:fldChar w:fldCharType="end"/>
      </w:r>
    </w:p>
    <w:p w14:paraId="67168C6C"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8</w:t>
      </w:r>
      <w:r w:rsidRPr="00CF053C">
        <w:rPr>
          <w:rFonts w:asciiTheme="minorHAnsi" w:eastAsiaTheme="minorEastAsia" w:hAnsiTheme="minorHAnsi" w:cstheme="minorBidi"/>
          <w:sz w:val="22"/>
          <w:szCs w:val="22"/>
          <w:lang w:val="en-US"/>
        </w:rPr>
        <w:tab/>
      </w:r>
      <w:r w:rsidRPr="00CF053C">
        <w:rPr>
          <w:lang w:val="en-US"/>
        </w:rPr>
        <w:t>Configuration server</w:t>
      </w:r>
      <w:r w:rsidRPr="00CF053C">
        <w:rPr>
          <w:lang w:val="en-US"/>
        </w:rPr>
        <w:tab/>
      </w:r>
      <w:r>
        <w:fldChar w:fldCharType="begin"/>
      </w:r>
      <w:r w:rsidRPr="00CF053C">
        <w:rPr>
          <w:lang w:val="en-US"/>
        </w:rPr>
        <w:instrText xml:space="preserve"> PAGEREF _Toc22038043 \h </w:instrText>
      </w:r>
      <w:r>
        <w:fldChar w:fldCharType="separate"/>
      </w:r>
      <w:r w:rsidRPr="00CF053C">
        <w:rPr>
          <w:lang w:val="en-US"/>
        </w:rPr>
        <w:t>17</w:t>
      </w:r>
      <w:r>
        <w:fldChar w:fldCharType="end"/>
      </w:r>
    </w:p>
    <w:p w14:paraId="6715FA80"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lastRenderedPageBreak/>
        <w:t>4.9</w:t>
      </w:r>
      <w:r w:rsidRPr="00CF053C">
        <w:rPr>
          <w:rFonts w:asciiTheme="minorHAnsi" w:eastAsiaTheme="minorEastAsia" w:hAnsiTheme="minorHAnsi" w:cstheme="minorBidi"/>
          <w:sz w:val="22"/>
          <w:szCs w:val="22"/>
          <w:lang w:val="en-US"/>
        </w:rPr>
        <w:tab/>
      </w:r>
      <w:r w:rsidRPr="00CF053C">
        <w:rPr>
          <w:lang w:val="en-US"/>
        </w:rPr>
        <w:t>Service Registry/Discovery</w:t>
      </w:r>
      <w:r w:rsidRPr="00CF053C">
        <w:rPr>
          <w:lang w:val="en-US"/>
        </w:rPr>
        <w:tab/>
      </w:r>
      <w:r>
        <w:fldChar w:fldCharType="begin"/>
      </w:r>
      <w:r w:rsidRPr="00CF053C">
        <w:rPr>
          <w:lang w:val="en-US"/>
        </w:rPr>
        <w:instrText xml:space="preserve"> PAGEREF _Toc22038044 \h </w:instrText>
      </w:r>
      <w:r>
        <w:fldChar w:fldCharType="separate"/>
      </w:r>
      <w:r w:rsidRPr="00CF053C">
        <w:rPr>
          <w:lang w:val="en-US"/>
        </w:rPr>
        <w:t>17</w:t>
      </w:r>
      <w:r>
        <w:fldChar w:fldCharType="end"/>
      </w:r>
    </w:p>
    <w:p w14:paraId="5137F69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0</w:t>
      </w:r>
      <w:r w:rsidRPr="00CF053C">
        <w:rPr>
          <w:rFonts w:asciiTheme="minorHAnsi" w:eastAsiaTheme="minorEastAsia" w:hAnsiTheme="minorHAnsi" w:cstheme="minorBidi"/>
          <w:sz w:val="22"/>
          <w:szCs w:val="22"/>
          <w:lang w:val="en-US"/>
        </w:rPr>
        <w:tab/>
      </w:r>
      <w:r w:rsidRPr="00CF053C">
        <w:rPr>
          <w:lang w:val="en-US"/>
        </w:rPr>
        <w:t>Dynamic Service Registries</w:t>
      </w:r>
      <w:r w:rsidRPr="00CF053C">
        <w:rPr>
          <w:lang w:val="en-US"/>
        </w:rPr>
        <w:tab/>
      </w:r>
      <w:r>
        <w:fldChar w:fldCharType="begin"/>
      </w:r>
      <w:r w:rsidRPr="00CF053C">
        <w:rPr>
          <w:lang w:val="en-US"/>
        </w:rPr>
        <w:instrText xml:space="preserve"> PAGEREF _Toc22038045 \h </w:instrText>
      </w:r>
      <w:r>
        <w:fldChar w:fldCharType="separate"/>
      </w:r>
      <w:r w:rsidRPr="00CF053C">
        <w:rPr>
          <w:lang w:val="en-US"/>
        </w:rPr>
        <w:t>17</w:t>
      </w:r>
      <w:r>
        <w:fldChar w:fldCharType="end"/>
      </w:r>
    </w:p>
    <w:p w14:paraId="6AFBBC85"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1</w:t>
      </w:r>
      <w:r w:rsidRPr="00CF053C">
        <w:rPr>
          <w:rFonts w:asciiTheme="minorHAnsi" w:eastAsiaTheme="minorEastAsia" w:hAnsiTheme="minorHAnsi" w:cstheme="minorBidi"/>
          <w:sz w:val="22"/>
          <w:szCs w:val="22"/>
          <w:lang w:val="en-US"/>
        </w:rPr>
        <w:tab/>
      </w:r>
      <w:r w:rsidRPr="00CF053C">
        <w:rPr>
          <w:lang w:val="en-US"/>
        </w:rPr>
        <w:t>Breach?</w:t>
      </w:r>
      <w:r w:rsidRPr="00CF053C">
        <w:rPr>
          <w:lang w:val="en-US"/>
        </w:rPr>
        <w:tab/>
      </w:r>
      <w:r>
        <w:fldChar w:fldCharType="begin"/>
      </w:r>
      <w:r w:rsidRPr="00CF053C">
        <w:rPr>
          <w:lang w:val="en-US"/>
        </w:rPr>
        <w:instrText xml:space="preserve"> PAGEREF _Toc22038046 \h </w:instrText>
      </w:r>
      <w:r>
        <w:fldChar w:fldCharType="separate"/>
      </w:r>
      <w:r w:rsidRPr="00CF053C">
        <w:rPr>
          <w:lang w:val="en-US"/>
        </w:rPr>
        <w:t>17</w:t>
      </w:r>
      <w:r>
        <w:fldChar w:fldCharType="end"/>
      </w:r>
    </w:p>
    <w:p w14:paraId="567C26F6" w14:textId="77777777" w:rsidR="004C1735" w:rsidRPr="00CF053C" w:rsidRDefault="004C1735">
      <w:pPr>
        <w:pStyle w:val="Verzeichnis2"/>
        <w:rPr>
          <w:rFonts w:asciiTheme="minorHAnsi" w:eastAsiaTheme="minorEastAsia" w:hAnsiTheme="minorHAnsi" w:cstheme="minorBidi"/>
          <w:sz w:val="22"/>
          <w:szCs w:val="22"/>
          <w:lang w:val="en-US"/>
        </w:rPr>
      </w:pPr>
      <w:r w:rsidRPr="00CF053C">
        <w:rPr>
          <w:lang w:val="en-US"/>
        </w:rPr>
        <w:t>4.12</w:t>
      </w:r>
      <w:r w:rsidRPr="00CF053C">
        <w:rPr>
          <w:rFonts w:asciiTheme="minorHAnsi" w:eastAsiaTheme="minorEastAsia" w:hAnsiTheme="minorHAnsi" w:cstheme="minorBidi"/>
          <w:sz w:val="22"/>
          <w:szCs w:val="22"/>
          <w:lang w:val="en-US"/>
        </w:rPr>
        <w:tab/>
      </w:r>
      <w:r w:rsidRPr="00CF053C">
        <w:rPr>
          <w:lang w:val="en-US"/>
        </w:rPr>
        <w:t>Other options?</w:t>
      </w:r>
      <w:r w:rsidRPr="00CF053C">
        <w:rPr>
          <w:lang w:val="en-US"/>
        </w:rPr>
        <w:tab/>
      </w:r>
      <w:r>
        <w:fldChar w:fldCharType="begin"/>
      </w:r>
      <w:r w:rsidRPr="00CF053C">
        <w:rPr>
          <w:lang w:val="en-US"/>
        </w:rPr>
        <w:instrText xml:space="preserve"> PAGEREF _Toc22038047 \h </w:instrText>
      </w:r>
      <w:r>
        <w:fldChar w:fldCharType="separate"/>
      </w:r>
      <w:r w:rsidRPr="00CF053C">
        <w:rPr>
          <w:lang w:val="en-US"/>
        </w:rPr>
        <w:t>17</w:t>
      </w:r>
      <w:r>
        <w:fldChar w:fldCharType="end"/>
      </w:r>
    </w:p>
    <w:p w14:paraId="73EF93E4" w14:textId="77777777" w:rsidR="004C1735" w:rsidRDefault="004C173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2038048 \h </w:instrText>
      </w:r>
      <w:r>
        <w:fldChar w:fldCharType="separate"/>
      </w:r>
      <w:r>
        <w:t>18</w:t>
      </w:r>
      <w:r>
        <w:fldChar w:fldCharType="end"/>
      </w:r>
    </w:p>
    <w:p w14:paraId="49097A94" w14:textId="77777777" w:rsidR="004C1735" w:rsidRDefault="004C1735">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2038049 \h </w:instrText>
      </w:r>
      <w:r>
        <w:fldChar w:fldCharType="separate"/>
      </w:r>
      <w:r>
        <w:t>19</w:t>
      </w:r>
      <w:r>
        <w:fldChar w:fldCharType="end"/>
      </w:r>
    </w:p>
    <w:p w14:paraId="0BB05736" w14:textId="77777777" w:rsidR="004C1735" w:rsidRDefault="004C1735">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2038050 \h </w:instrText>
      </w:r>
      <w:r>
        <w:fldChar w:fldCharType="separate"/>
      </w:r>
      <w:r>
        <w:t>20</w:t>
      </w:r>
      <w:r>
        <w:fldChar w:fldCharType="end"/>
      </w:r>
    </w:p>
    <w:p w14:paraId="070E651F" w14:textId="77777777" w:rsidR="004C1735" w:rsidRDefault="004C1735">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2038051 \h </w:instrText>
      </w:r>
      <w:r>
        <w:fldChar w:fldCharType="separate"/>
      </w:r>
      <w:r>
        <w:t>21</w:t>
      </w:r>
      <w:r>
        <w:fldChar w:fldCharType="end"/>
      </w:r>
    </w:p>
    <w:p w14:paraId="4E4A1A12" w14:textId="77777777" w:rsidR="004C1735" w:rsidRDefault="004C173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22038052 \h </w:instrText>
      </w:r>
      <w:r>
        <w:fldChar w:fldCharType="separate"/>
      </w:r>
      <w:r>
        <w:t>2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2038017"/>
      <w:r>
        <w:t>Abbildungsverzeichnis</w:t>
      </w:r>
      <w:bookmarkEnd w:id="6"/>
    </w:p>
    <w:p w14:paraId="3722D4F6" w14:textId="77777777" w:rsidR="006039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60390B">
        <w:t>Abbildung 1 Monolith gegen Microservices Quelle: Eigene Darstellung</w:t>
      </w:r>
      <w:r w:rsidR="0060390B">
        <w:tab/>
      </w:r>
      <w:r w:rsidR="0060390B">
        <w:fldChar w:fldCharType="begin"/>
      </w:r>
      <w:r w:rsidR="0060390B">
        <w:instrText xml:space="preserve"> PAGEREF _Toc21962577 \h </w:instrText>
      </w:r>
      <w:r w:rsidR="0060390B">
        <w:fldChar w:fldCharType="separate"/>
      </w:r>
      <w:r w:rsidR="0060390B">
        <w:t>7</w:t>
      </w:r>
      <w:r w:rsidR="0060390B">
        <w:fldChar w:fldCharType="end"/>
      </w:r>
    </w:p>
    <w:p w14:paraId="4E50BD61" w14:textId="77777777" w:rsidR="0060390B" w:rsidRDefault="006039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4E27A9">
        <w:rPr>
          <w:color w:val="0000FF"/>
          <w:u w:val="single"/>
        </w:rPr>
        <w:t>https://codingthesmartway.com/wp-content/uploads/2019/02/010-1024x500.png</w:t>
      </w:r>
      <w:r>
        <w:t>)</w:t>
      </w:r>
      <w:r>
        <w:tab/>
      </w:r>
      <w:r>
        <w:fldChar w:fldCharType="begin"/>
      </w:r>
      <w:r>
        <w:instrText xml:space="preserve"> PAGEREF _Toc21962578 \h </w:instrText>
      </w:r>
      <w:r>
        <w:fldChar w:fldCharType="separate"/>
      </w:r>
      <w:r>
        <w:t>9</w:t>
      </w:r>
      <w:r>
        <w:fldChar w:fldCharType="end"/>
      </w:r>
    </w:p>
    <w:p w14:paraId="0A7E0E2E" w14:textId="77777777" w:rsidR="0060390B" w:rsidRDefault="0060390B">
      <w:pPr>
        <w:pStyle w:val="Abbildungsverzeichnis"/>
        <w:rPr>
          <w:rFonts w:asciiTheme="minorHAnsi" w:eastAsiaTheme="minorEastAsia" w:hAnsiTheme="minorHAnsi" w:cstheme="minorBidi"/>
          <w:sz w:val="22"/>
          <w:szCs w:val="22"/>
        </w:rPr>
      </w:pPr>
      <w:r>
        <w:t>Abbildung 3</w:t>
      </w:r>
      <w:r>
        <w:tab/>
      </w:r>
      <w:r>
        <w:fldChar w:fldCharType="begin"/>
      </w:r>
      <w:r>
        <w:instrText xml:space="preserve"> PAGEREF _Toc21962579 \h </w:instrText>
      </w:r>
      <w:r>
        <w:fldChar w:fldCharType="separate"/>
      </w:r>
      <w:r>
        <w:t>15</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2038018"/>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2038019"/>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A15068">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2038020"/>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2038021"/>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2038022"/>
      <w:r>
        <w:lastRenderedPageBreak/>
        <w:t>Microservices</w:t>
      </w:r>
      <w:bookmarkEnd w:id="12"/>
    </w:p>
    <w:p w14:paraId="29896CA5" w14:textId="3B30A247" w:rsidR="00A72970" w:rsidRDefault="00A030D0" w:rsidP="00A56D5D">
      <w:pPr>
        <w:pStyle w:val="berschrift2"/>
      </w:pPr>
      <w:bookmarkStart w:id="13" w:name="_Toc22038023"/>
      <w:r>
        <w:rPr>
          <w:noProof/>
        </w:rPr>
        <mc:AlternateContent>
          <mc:Choice Requires="wps">
            <w:drawing>
              <wp:anchor distT="0" distB="0" distL="114300" distR="114300" simplePos="0" relativeHeight="251660288"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FB4987" w:rsidRPr="008A5BA7" w:rsidRDefault="00FB4987" w:rsidP="00DC2689">
                            <w:pPr>
                              <w:pStyle w:val="Beschriftung"/>
                              <w:rPr>
                                <w:rFonts w:ascii="Arial" w:hAnsi="Arial"/>
                                <w:b/>
                                <w:noProof/>
                                <w:kern w:val="28"/>
                                <w:sz w:val="28"/>
                              </w:rPr>
                            </w:pPr>
                            <w:bookmarkStart w:id="14"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FB4987" w:rsidRPr="008A5BA7" w:rsidRDefault="00FB4987" w:rsidP="00DC2689">
                      <w:pPr>
                        <w:pStyle w:val="Beschriftung"/>
                        <w:rPr>
                          <w:rFonts w:ascii="Arial" w:hAnsi="Arial"/>
                          <w:b/>
                          <w:noProof/>
                          <w:kern w:val="28"/>
                          <w:sz w:val="28"/>
                        </w:rPr>
                      </w:pPr>
                      <w:bookmarkStart w:id="15" w:name="_Toc2196257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4144"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2038024"/>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2038025"/>
      <w:r>
        <w:t>Microservices</w:t>
      </w:r>
      <w:bookmarkEnd w:id="17"/>
    </w:p>
    <w:p w14:paraId="4DA36A26" w14:textId="610C1853" w:rsidR="00AC4074" w:rsidRDefault="000512D5" w:rsidP="00AC4074">
      <w:pPr>
        <w:pStyle w:val="berschrift4"/>
      </w:pPr>
      <w:r>
        <w:t>Einführung</w:t>
      </w:r>
    </w:p>
    <w:p w14:paraId="4CBD1AA0" w14:textId="0EE96023"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D72A16">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yOFQxNDo0NDozOC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hyperlink r:id="rId9" w:anchor="_CTVL001b02821cc9eba40acb4e457a01fe73f18" w:tooltip="Stephan Augsten: Was sind Container? : Definition " w:history="1">
            <w:r w:rsidR="00E81199">
              <w:t>(Stephan Augsten 2017)</w:t>
            </w:r>
          </w:hyperlink>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61312" behindDoc="0" locked="1" layoutInCell="1" allowOverlap="1" wp14:anchorId="6F8FF664" wp14:editId="1A9D4F75">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7216" behindDoc="0" locked="1" layoutInCell="1" allowOverlap="1" wp14:anchorId="066564A4" wp14:editId="1FFE00D1">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FB4987" w:rsidRPr="00CB63A5" w:rsidRDefault="00FB4987" w:rsidP="00AC4074">
                            <w:pPr>
                              <w:pStyle w:val="Beschriftung"/>
                              <w:rPr>
                                <w:noProof/>
                              </w:rPr>
                            </w:pPr>
                            <w:bookmarkStart w:id="18"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FB4987" w:rsidRPr="00CB63A5" w:rsidRDefault="00FB4987" w:rsidP="00AC4074">
                      <w:pPr>
                        <w:pStyle w:val="Beschriftung"/>
                        <w:rPr>
                          <w:noProof/>
                        </w:rPr>
                      </w:pPr>
                      <w:bookmarkStart w:id="19" w:name="_Toc2196257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2"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0" w:name="_Toc22038026"/>
      <w:r>
        <w:lastRenderedPageBreak/>
        <w:t>Verteilte Systeme</w:t>
      </w:r>
      <w:bookmarkEnd w:id="20"/>
    </w:p>
    <w:p w14:paraId="706FDC7C" w14:textId="32FB8392" w:rsidR="00A77891" w:rsidRDefault="00AC4074" w:rsidP="0055276A">
      <w:pPr>
        <w:pStyle w:val="berschrift2"/>
      </w:pPr>
      <w:bookmarkStart w:id="21" w:name="_Toc22038027"/>
      <w:r>
        <w:t>Definition</w:t>
      </w:r>
      <w:bookmarkEnd w:id="21"/>
    </w:p>
    <w:p w14:paraId="5682862E" w14:textId="42B6342D"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72A16">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jhUMTQ6NDQ6Mzg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hyperlink w:anchor="_CTVL00142c9e052f8e1428e885f82cfd186e9a7" w:tooltip="Andrew S. Tanenbaum; Maarten Van Steen (Mitarb.): Distributed Systems Principles and Paradigms. Zweite Auflage : Pearson Education, 2006 " w:history="1">
            <w:r w:rsidR="00E81199">
              <w:t>(Andrew S. Tanenbaum 2006)</w:t>
            </w:r>
          </w:hyperlink>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2038028"/>
      <w:r>
        <w:t>Orchestrierung</w:t>
      </w:r>
      <w:bookmarkEnd w:id="22"/>
    </w:p>
    <w:p w14:paraId="4656017E" w14:textId="718EAC73" w:rsidR="00DE0888" w:rsidRDefault="00DE0888" w:rsidP="00A77891">
      <w:r w:rsidRPr="00DE0888">
        <w:t>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2038029"/>
      <w:r>
        <w:t>Netzwerk/</w:t>
      </w:r>
      <w:r w:rsidR="00D5231B">
        <w:t>Kommunikation</w:t>
      </w:r>
      <w:r w:rsidR="00AC4074">
        <w:t xml:space="preserve"> in einem Verteilten System</w:t>
      </w:r>
      <w:bookmarkEnd w:id="2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2038030"/>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23C32E6" w:rsidR="000A12DB" w:rsidRDefault="00A15068"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72A16">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AtMjhUMTQ6NDQ6Mzg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hyperlink w:anchor="_CTVL001b3a45404d2df4913b1f86f3306f1cef4" w:tooltip="Arnon Rotem-Gal-Oz: Fallacies of distributed computing Explained. URL http://www.rgoarchitects.com/Files/fallacies.pdf – Überprüfungsdatum 09.10.2019 " w:history="1">
            <w:r w:rsidR="00E81199">
              <w:t>(Arnon Rotem-Gal-Oz)</w:t>
            </w:r>
          </w:hyperlink>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2038031"/>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77777777" w:rsidR="00CD3BF0" w:rsidRDefault="00CD3BF0" w:rsidP="00CD3BF0">
      <w:pPr>
        <w:pStyle w:val="berschrift1"/>
      </w:pPr>
      <w:bookmarkStart w:id="26" w:name="_Toc22038032"/>
      <w:r>
        <w:lastRenderedPageBreak/>
        <w:t>Ein Robustes verteiltes System und Mögliche Werkzeuge um dies Umzusetzen</w:t>
      </w:r>
    </w:p>
    <w:bookmarkEnd w:id="26"/>
    <w:p w14:paraId="45DFAEC7" w14:textId="21369524"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8B5441" w:rsidRDefault="0090385F" w:rsidP="0062608E">
      <w:pPr>
        <w:rPr>
          <w:lang w:val="en-US"/>
        </w:rPr>
      </w:pPr>
      <w:r w:rsidRPr="008B5441">
        <w:rPr>
          <w:lang w:val="en-US"/>
        </w:rPr>
        <w:t>Dont apply every pattern</w:t>
      </w:r>
    </w:p>
    <w:p w14:paraId="09BAE508" w14:textId="4798EAD1" w:rsidR="0090385F" w:rsidRPr="008B5441" w:rsidRDefault="0090385F" w:rsidP="0062608E">
      <w:pPr>
        <w:rPr>
          <w:lang w:val="en-US"/>
        </w:rPr>
      </w:pPr>
      <w:r w:rsidRPr="008B5441">
        <w:rPr>
          <w:lang w:val="en-US"/>
        </w:rPr>
        <w:t>Dont decorate everything</w:t>
      </w:r>
    </w:p>
    <w:p w14:paraId="7A686CE7" w14:textId="67424BC8" w:rsidR="0090385F" w:rsidRPr="008B5441" w:rsidRDefault="0090385F" w:rsidP="0062608E">
      <w:pPr>
        <w:rPr>
          <w:lang w:val="en-US"/>
        </w:rPr>
      </w:pPr>
      <w:r w:rsidRPr="008B5441">
        <w:rPr>
          <w:lang w:val="en-US"/>
        </w:rPr>
        <w:t>Use metrics</w:t>
      </w:r>
    </w:p>
    <w:p w14:paraId="2AACF0A6" w14:textId="50261136" w:rsidR="0090385F" w:rsidRPr="008B5441" w:rsidRDefault="0090385F" w:rsidP="0062608E">
      <w:pPr>
        <w:rPr>
          <w:lang w:val="en-US"/>
        </w:rPr>
      </w:pPr>
      <w:r w:rsidRPr="008B5441">
        <w:rPr>
          <w:lang w:val="en-US"/>
        </w:rPr>
        <w:t>Not only Http (not only in the network)</w:t>
      </w:r>
    </w:p>
    <w:p w14:paraId="079E3F6C" w14:textId="1E21312E" w:rsidR="0090385F" w:rsidRPr="008B5441" w:rsidRDefault="00A15068" w:rsidP="0062608E">
      <w:pPr>
        <w:rPr>
          <w:lang w:val="en-US"/>
        </w:rPr>
      </w:pPr>
      <w:hyperlink r:id="rId13" w:history="1">
        <w:r w:rsidR="0090385F" w:rsidRPr="008B5441">
          <w:rPr>
            <w:rStyle w:val="Hyperlink"/>
            <w:lang w:val="en-US"/>
          </w:rPr>
          <w:t>https://www.youtube.com/watch?v=gvDvOWtPLVY</w:t>
        </w:r>
      </w:hyperlink>
      <w:r w:rsidR="0090385F" w:rsidRPr="008B5441">
        <w:rPr>
          <w:lang w:val="en-US"/>
        </w:rPr>
        <w:t xml:space="preserve"> 20:20</w:t>
      </w:r>
    </w:p>
    <w:p w14:paraId="5F6F2067" w14:textId="6F536128" w:rsidR="0090385F" w:rsidRPr="00CF053C" w:rsidRDefault="0090385F" w:rsidP="0090385F">
      <w:pPr>
        <w:tabs>
          <w:tab w:val="left" w:pos="2771"/>
        </w:tabs>
      </w:pPr>
      <w:r w:rsidRPr="00CF053C">
        <w:t>medium.com/@adhorn</w:t>
      </w:r>
      <w:r w:rsidRPr="00CF053C">
        <w:tab/>
      </w:r>
    </w:p>
    <w:p w14:paraId="20F6869D" w14:textId="66A3CCA1" w:rsidR="006A6BA9" w:rsidRDefault="00CD36EF" w:rsidP="008434B3">
      <w:pPr>
        <w:pStyle w:val="berschrift2"/>
      </w:pPr>
      <w:bookmarkStart w:id="27" w:name="_Toc22038034"/>
      <w:r>
        <w:t>Bulkhead</w:t>
      </w:r>
      <w:bookmarkEnd w:id="27"/>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28" w:name="_Toc22038035"/>
      <w:r>
        <w:t>Probleme welche durch das Bulkhead Pattern gelöst werden</w:t>
      </w:r>
      <w:bookmarkEnd w:id="28"/>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lastRenderedPageBreak/>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29" w:name="_Toc22038036"/>
      <w:r>
        <w:t>Prinzipien des Bulkhead Patterns</w:t>
      </w:r>
      <w:bookmarkEnd w:id="29"/>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0" w:name="_Toc22038037"/>
      <w:r>
        <w:rPr>
          <w:lang w:val="en-US"/>
        </w:rPr>
        <w:t>Ci</w:t>
      </w:r>
      <w:r w:rsidR="00CD36EF" w:rsidRPr="000F3185">
        <w:rPr>
          <w:lang w:val="en-US"/>
        </w:rPr>
        <w:t>rcuit breaker</w:t>
      </w:r>
      <w:bookmarkEnd w:id="30"/>
    </w:p>
    <w:p w14:paraId="4922A32D" w14:textId="246D4A3E" w:rsidR="0060390B" w:rsidRDefault="00BF098B" w:rsidP="00033038">
      <w:r w:rsidRPr="00BF098B">
        <w:t>Circuit breaker,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r w:rsidRPr="00D36092">
        <w:rPr>
          <w:b/>
        </w:rPr>
        <w:t xml:space="preserve">Closed </w:t>
      </w:r>
      <w:r w:rsidRPr="00D36092">
        <w:t>ist zuallererst der Zustand, welcher den Normalen betrieb widerspiegelt, dieser wird nur verlassen, wenn eine entsprechende Anzahl an Fehlern in einer festgelegten Zeit überschritten wird (threshold). Verlassen bedeutet in den Open Status zu wechseln.</w:t>
      </w:r>
    </w:p>
    <w:p w14:paraId="08D33588" w14:textId="5E98361F" w:rsidR="00D36092" w:rsidRPr="00D36092" w:rsidRDefault="001B2B5F" w:rsidP="00D36092">
      <w:bookmarkStart w:id="31" w:name="_CTVK00191f50c4e98684200addca71323790021"/>
      <w:r>
        <w:rPr>
          <w:noProof/>
        </w:rPr>
        <w:lastRenderedPageBreak/>
        <w:drawing>
          <wp:anchor distT="0" distB="0" distL="114300" distR="114300" simplePos="0" relativeHeight="251659264" behindDoc="0" locked="0" layoutInCell="1" allowOverlap="1" wp14:anchorId="09835683" wp14:editId="6E720613">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4">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1"/>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breaker statt.</w:t>
      </w:r>
    </w:p>
    <w:p w14:paraId="0FF42875" w14:textId="51B4C84E" w:rsidR="009311E3" w:rsidRPr="00BD142B"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sidR="008D5E07">
        <w:rPr>
          <w:noProof/>
          <w:lang w:val="en-US"/>
        </w:rPr>
        <w:t>1</w:t>
      </w:r>
      <w:r>
        <w:fldChar w:fldCharType="end"/>
      </w:r>
      <w:r w:rsidRPr="001600C1">
        <w:rPr>
          <w:lang w:val="en-US"/>
        </w:rPr>
        <w:t xml:space="preserve">: Circuit Breaker Zustände </w:t>
      </w:r>
      <w:sdt>
        <w:sdtPr>
          <w:alias w:val="Don't edit this field"/>
          <w:tag w:val="CitaviPlaceholder#b61b59a9-066c-4702-a051-ad8ca126b7fe"/>
          <w:id w:val="-737947735"/>
          <w:placeholder>
            <w:docPart w:val="8408543EE22C4D25AA00B9C4E026F1A3"/>
          </w:placeholder>
        </w:sdtPr>
        <w:sdtContent>
          <w:r>
            <w:fldChar w:fldCharType="begin"/>
          </w:r>
          <w:r w:rsidR="00D72A16">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C0yOFQxNDo0NDozOC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hyperlink w:anchor="_CTVL001f0692438777646da855c29ca6c16891a" w:tooltip="Martin Fowler: CircuitBreaker. URL https://martinfowler.com/bliki/images/circuitBreaker/state.png. – Aktualisierungsdatum: 04.10.2019 – Überprüfungsda…" w:history="1">
            <w:r w:rsidR="00E81199">
              <w:rPr>
                <w:lang w:val="en-US"/>
              </w:rPr>
              <w:t>(Martin Fowler 2014)</w:t>
            </w:r>
          </w:hyperlink>
          <w:r>
            <w:fldChar w:fldCharType="end"/>
          </w:r>
        </w:sdtContent>
      </w:sdt>
    </w:p>
    <w:p w14:paraId="64441962" w14:textId="77777777" w:rsidR="0028221E" w:rsidRDefault="009311E3" w:rsidP="00033038">
      <w:r w:rsidRPr="00323B99">
        <w:rPr>
          <w:b/>
          <w:lang w:val="en-US"/>
        </w:rPr>
        <w:t xml:space="preserve"> </w:t>
      </w:r>
      <w:r w:rsidR="00D36092" w:rsidRPr="00754F88">
        <w:rPr>
          <w:b/>
          <w:lang w:val="en-US"/>
        </w:rPr>
        <w:t>Half-Open</w:t>
      </w:r>
      <w:r w:rsidR="00D36092" w:rsidRPr="00754F88">
        <w:rPr>
          <w:lang w:val="en-US"/>
        </w:rPr>
        <w:t xml:space="preserve"> testet den Service</w:t>
      </w:r>
      <w:r w:rsidR="002F5985" w:rsidRPr="00754F88">
        <w:rPr>
          <w:lang w:val="en-US"/>
        </w:rPr>
        <w:t xml:space="preserve">. </w:t>
      </w:r>
      <w:r w:rsidR="002F5985" w:rsidRPr="001B2B5F">
        <w:t>Es</w:t>
      </w:r>
      <w:r w:rsidR="00D36092" w:rsidRPr="001B2B5F">
        <w:t xml:space="preserve"> werden ein paar Anfragen angenommen. Die Anzahl ist normalerweise geringer als im Ursprünglichen Closed Status.</w:t>
      </w:r>
      <w:r w:rsidR="002F5985" w:rsidRPr="001B2B5F">
        <w:t xml:space="preserve"> W</w:t>
      </w:r>
      <w:r w:rsidR="002F5985">
        <w:t>enn dieser Test Erfolgreich verlaufen ist, wird wieder in den Closed Zustand gewechselt. Falls die Anfragen weiterhin Fehlschlagen wird wieder zurück in den Open Status gewechselt.</w:t>
      </w:r>
    </w:p>
    <w:p w14:paraId="485294AE" w14:textId="1EDF9B9B" w:rsidR="00B1650D" w:rsidRDefault="00B1650D" w:rsidP="00B1650D">
      <w:pPr>
        <w:pStyle w:val="berschrift3"/>
      </w:pPr>
      <w:r>
        <w:t>Zusätzlichen Abschnitt für Fehler Handhabung schreiben?</w:t>
      </w:r>
    </w:p>
    <w:p w14:paraId="2BEFA164" w14:textId="4AA1A4E8" w:rsidR="00033038" w:rsidRDefault="0054495E" w:rsidP="0054495E">
      <w:pPr>
        <w:pStyle w:val="berschrift3"/>
      </w:pPr>
      <w:r>
        <w:t xml:space="preserve">Unterschiedliche Arten/Ebenen von Circuit </w:t>
      </w:r>
      <w:r w:rsidR="005F37B1">
        <w:t>b</w:t>
      </w:r>
      <w:r>
        <w:t>reakern</w:t>
      </w:r>
    </w:p>
    <w:p w14:paraId="2D9C0CCB" w14:textId="1E496CC8" w:rsidR="0054495E" w:rsidRDefault="0054495E" w:rsidP="00033038">
      <w:r>
        <w:t xml:space="preserve">Man kann im Allgemeinen in </w:t>
      </w:r>
      <w:r w:rsidR="00F75671">
        <w:t>Zwei</w:t>
      </w:r>
      <w:r>
        <w:t xml:space="preserve"> unterschiedliche Arten von Circuit Breakern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r w:rsidR="005F37B1">
        <w:t>b</w:t>
      </w:r>
      <w:r w:rsidR="00CD3BF0">
        <w:t>reaker</w:t>
      </w:r>
    </w:p>
    <w:p w14:paraId="130370BE" w14:textId="5FF5B4EA" w:rsidR="00563149" w:rsidRDefault="00563149" w:rsidP="00033038">
      <w:r w:rsidRPr="00563149">
        <w:t xml:space="preserve">Beschreibt einen von einer </w:t>
      </w:r>
      <w:r w:rsidR="005F37B1">
        <w:t>Middleware verwalteten Circuit b</w:t>
      </w:r>
      <w:r w:rsidRPr="00563149">
        <w:t xml:space="preserve">reaker.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Unabhängig Verwaltete Circuit b</w:t>
      </w:r>
      <w:r w:rsidR="00CD3BF0">
        <w:t>reaker</w:t>
      </w:r>
    </w:p>
    <w:p w14:paraId="56A0FF76" w14:textId="2AA69F9F" w:rsidR="006F1D45" w:rsidRDefault="006F1D45" w:rsidP="00033038">
      <w:r>
        <w:t xml:space="preserve">Ein </w:t>
      </w:r>
      <w:r w:rsidR="005F37B1">
        <w:t>Unabhängig Verwalteter Circuit b</w:t>
      </w:r>
      <w:r>
        <w:t>reaker steht für einen im Service selbst implementierten Circuit breaker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r>
        <w:t>Mögliche aktuelle unabhängig Verwaltete circuit breaker</w:t>
      </w:r>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r>
        <w:t>Mögliche aktuelle zentral Verwaltete circuit breaker</w:t>
      </w:r>
    </w:p>
    <w:p w14:paraId="69149B91" w14:textId="5C1C12B7" w:rsidR="006F1D45" w:rsidRPr="009311E3" w:rsidRDefault="00A97576" w:rsidP="00033038">
      <w:r>
        <w:t>Istio</w:t>
      </w:r>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bookmarkStart w:id="32" w:name="_Toc22038038"/>
      <w:r>
        <w:br w:type="page"/>
      </w:r>
    </w:p>
    <w:p w14:paraId="7ED0078E" w14:textId="3E9AB776" w:rsidR="00A60E85" w:rsidRDefault="00A60E85" w:rsidP="00A60E85">
      <w:pPr>
        <w:pStyle w:val="berschrift2"/>
      </w:pPr>
      <w:r>
        <w:lastRenderedPageBreak/>
        <w:t>Retry</w:t>
      </w:r>
      <w:bookmarkEnd w:id="32"/>
    </w:p>
    <w:p w14:paraId="6F789949" w14:textId="161BA98B" w:rsidR="00B1650D" w:rsidRDefault="004F78B8" w:rsidP="002D6318">
      <w:pPr>
        <w:pStyle w:val="berschrift3"/>
      </w:pPr>
      <w:r>
        <w:t>Das zu Lösende Problem</w:t>
      </w:r>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r w:rsidRPr="004F78B8">
        <w:t xml:space="preserve">Lösungsansatz </w:t>
      </w:r>
      <w:r>
        <w:t>für das Problems</w:t>
      </w:r>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Exception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r>
        <w:t>Retry: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r>
        <w:t xml:space="preserve">Retry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r>
        <w:t>Rate Limiting</w:t>
      </w:r>
    </w:p>
    <w:p w14:paraId="1CB9223D" w14:textId="77777777" w:rsidR="00F96F13" w:rsidRDefault="00F96F13" w:rsidP="00931DF8">
      <w:bookmarkStart w:id="33" w:name="_CTVK00159fd8d8834244b9b828fa5208d74aeb0"/>
      <w:bookmarkStart w:id="34" w:name="_CTVK00122ce641e4c3044b69c0104f6782c4696"/>
      <w:bookmarkStart w:id="35" w:name="_Toc22038040"/>
      <w:r w:rsidRPr="00F96F13">
        <w:t>Rate Limiting Komponenten sind Circuit Breakern ziemlich ähnlich, in der Weise das sie die ankommenden Anfragen limitieren. Doch anders als der Circuit Breaker, wird die Auswirkung eines Rate Limiter, erst ab einer bestimmten Skalierung bemerkbar und hat auch nicht eine so starke Auswirkung wie dieser.</w:t>
      </w:r>
    </w:p>
    <w:p w14:paraId="29F018C5" w14:textId="6846579C" w:rsidR="00931DF8" w:rsidRPr="008B5441" w:rsidRDefault="00931DF8" w:rsidP="00931DF8">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5" w:history="1">
        <w:r w:rsidRPr="00931DF8">
          <w:rPr>
            <w:rStyle w:val="Hyperlink"/>
            <w:lang w:val="en-US"/>
          </w:rPr>
          <w:t>Facebook</w:t>
        </w:r>
      </w:hyperlink>
      <w:r w:rsidRPr="00931DF8">
        <w:rPr>
          <w:lang w:val="en-US"/>
        </w:rPr>
        <w:t xml:space="preserve">, </w:t>
      </w:r>
      <w:hyperlink r:id="rId16" w:history="1">
        <w:r w:rsidRPr="00931DF8">
          <w:rPr>
            <w:rStyle w:val="Hyperlink"/>
            <w:lang w:val="en-US"/>
          </w:rPr>
          <w:t>Twitter</w:t>
        </w:r>
      </w:hyperlink>
      <w:r w:rsidRPr="00931DF8">
        <w:rPr>
          <w:lang w:val="en-US"/>
        </w:rPr>
        <w:t xml:space="preserve">, </w:t>
      </w:r>
      <w:hyperlink r:id="rId17" w:history="1">
        <w:r w:rsidRPr="00931DF8">
          <w:rPr>
            <w:rStyle w:val="Hyperlink"/>
            <w:lang w:val="en-US"/>
          </w:rPr>
          <w:t>Google Analytics</w:t>
        </w:r>
        <w:bookmarkEnd w:id="33"/>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00D72A16">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OFQxNDo0NDoz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E81199">
              <w:rPr>
                <w:lang w:val="en-US"/>
              </w:rPr>
              <w:t>(Storozhuk 2018)</w:t>
            </w:r>
          </w:hyperlink>
          <w:r>
            <w:fldChar w:fldCharType="end"/>
          </w:r>
        </w:sdtContent>
      </w:sdt>
    </w:p>
    <w:p w14:paraId="59E44D51" w14:textId="77777777" w:rsidR="00931DF8" w:rsidRPr="008B5441" w:rsidRDefault="00931DF8" w:rsidP="00931DF8">
      <w:pPr>
        <w:rPr>
          <w:lang w:val="en-US"/>
        </w:rPr>
      </w:pPr>
    </w:p>
    <w:p w14:paraId="335BA396" w14:textId="5D9F6DCF" w:rsidR="00A63BBC" w:rsidRPr="00A63BBC" w:rsidRDefault="00931DF8" w:rsidP="00931DF8">
      <w:r w:rsidRPr="00A63BBC">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Pr="008B5441" w:rsidRDefault="007757F6" w:rsidP="00931DF8">
      <w:pPr>
        <w:rPr>
          <w:lang w:val="en-US"/>
        </w:rPr>
      </w:pPr>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34"/>
    </w:p>
    <w:p w14:paraId="2486ED33" w14:textId="22858936" w:rsidR="00D770B5" w:rsidRPr="0060390B" w:rsidRDefault="007757F6" w:rsidP="007757F6">
      <w:pPr>
        <w:pStyle w:val="Beschriftung"/>
      </w:pPr>
      <w:r w:rsidRPr="00BD142B">
        <w:rPr>
          <w:lang w:val="en-US"/>
        </w:rPr>
        <w:t xml:space="preserve">Figure </w:t>
      </w:r>
      <w:r>
        <w:fldChar w:fldCharType="begin"/>
      </w:r>
      <w:r w:rsidRPr="00BD142B">
        <w:rPr>
          <w:lang w:val="en-US"/>
        </w:rPr>
        <w:instrText xml:space="preserve"> SEQ Figure \* ARABIC </w:instrText>
      </w:r>
      <w:r>
        <w:fldChar w:fldCharType="separate"/>
      </w:r>
      <w:r w:rsidR="008D5E07">
        <w:rPr>
          <w:noProof/>
          <w:lang w:val="en-US"/>
        </w:rPr>
        <w:t>2</w:t>
      </w:r>
      <w:r>
        <w:fldChar w:fldCharType="end"/>
      </w:r>
      <w:r w:rsidRPr="00BD142B">
        <w:rPr>
          <w:lang w:val="en-US"/>
        </w:rPr>
        <w:t>: Storozhuk 2018 - Rate Limiter.jpg</w:t>
      </w:r>
      <w:r w:rsidR="00342850" w:rsidRPr="00BD142B">
        <w:rPr>
          <w:lang w:val="en-US"/>
        </w:rPr>
        <w:t xml:space="preserve"> </w:t>
      </w:r>
      <w:r w:rsidR="00D770B5" w:rsidRPr="00BD142B">
        <w:rPr>
          <w:lang w:val="en-US"/>
        </w:rPr>
        <w:t>Load balancer</w:t>
      </w:r>
      <w:bookmarkEnd w:id="35"/>
      <w:r w:rsidRPr="00BD142B">
        <w:rPr>
          <w:lang w:val="en-US"/>
        </w:rPr>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D72A16">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C0yOFQxNDo0NDoz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E81199">
              <w:rPr>
                <w:lang w:val="en-US"/>
              </w:rPr>
              <w:t>(Storozhuk 2018)</w:t>
            </w:r>
          </w:hyperlink>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r>
        <w:t>API Gateway</w:t>
      </w:r>
    </w:p>
    <w:p w14:paraId="0C03CDF6" w14:textId="18052238" w:rsidR="0076199B" w:rsidRDefault="00BE30FF" w:rsidP="00BE30FF">
      <w:pPr>
        <w:pStyle w:val="berschrift3"/>
      </w:pPr>
      <w:r>
        <w:t>Das zu Lösende Problem</w:t>
      </w:r>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r w:rsidRPr="0052380A">
        <w:t>Was ein API Gateway erreichen soll</w:t>
      </w:r>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t>Services können unterschiedliche, auch Web inkompatible, Protokolle nutzen.</w:t>
      </w:r>
    </w:p>
    <w:p w14:paraId="14DA21BB" w14:textId="6B061767" w:rsidR="0052380A" w:rsidRDefault="006A5582" w:rsidP="008614DC">
      <w:pPr>
        <w:pStyle w:val="Listenabsatz"/>
        <w:numPr>
          <w:ilvl w:val="0"/>
          <w:numId w:val="44"/>
        </w:numPr>
      </w:pPr>
      <w:r>
        <w:lastRenderedPageBreak/>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r>
        <w:t xml:space="preserve">Ein </w:t>
      </w:r>
      <w:r w:rsidR="004C4077">
        <w:t>Gateway als Lösung</w:t>
      </w:r>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r w:rsidRPr="004F3257">
        <w:rPr>
          <w:lang w:val="en-US"/>
        </w:rPr>
        <w:t>Backends for frontends Bzw. Gateways</w:t>
      </w:r>
      <w:r w:rsidR="004F3257">
        <w:rPr>
          <w:lang w:val="en-US"/>
        </w:rPr>
        <w:t xml:space="preserve"> je</w:t>
      </w:r>
      <w:r w:rsidRPr="004F3257">
        <w:rPr>
          <w:lang w:val="en-US"/>
        </w:rPr>
        <w:t xml:space="preserve"> Nutzerob</w:t>
      </w:r>
      <w:r w:rsidR="00241879">
        <w:rPr>
          <w:lang w:val="en-US"/>
        </w:rPr>
        <w:t>er</w:t>
      </w:r>
      <w:r w:rsidRPr="004F3257">
        <w:rPr>
          <w:lang w:val="en-US"/>
        </w:rPr>
        <w:t>flächen</w:t>
      </w:r>
    </w:p>
    <w:p w14:paraId="100AC5EB" w14:textId="5849FFFD" w:rsidR="00BD18BA" w:rsidRDefault="004F3257" w:rsidP="004C4077">
      <w:r w:rsidRPr="004F3257">
        <w:t>Eine</w:t>
      </w:r>
      <w:r w:rsidR="00E32209">
        <w:t>n etwas</w:t>
      </w:r>
      <w:r w:rsidRPr="004F3257">
        <w:t xml:space="preserve"> </w:t>
      </w:r>
      <w:r w:rsidR="00E32209">
        <w:t>anderen Ansatz nimmt die Variante welche „Backends for fronteneds“ genannt wird</w:t>
      </w:r>
      <w:r>
        <w:t xml:space="preserve">. Für jedes frontend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A15068" w:rsidP="00BB467B">
      <w:pPr>
        <w:rPr>
          <w:rStyle w:val="Hyperlink"/>
        </w:rPr>
      </w:pPr>
      <w:hyperlink r:id="rId19" w:history="1">
        <w:r w:rsidR="00BB467B" w:rsidRPr="00F05A43">
          <w:rPr>
            <w:rStyle w:val="Hyperlink"/>
          </w:rPr>
          <w:t>https://youtu.be/YO6Sg4yaqC0?t=185</w:t>
        </w:r>
      </w:hyperlink>
    </w:p>
    <w:p w14:paraId="1053831F" w14:textId="74A8789C" w:rsidR="00323B99" w:rsidRPr="00323B99" w:rsidRDefault="00A15068" w:rsidP="00BB467B">
      <w:hyperlink r:id="rId20" w:history="1">
        <w:r w:rsidR="00323B99" w:rsidRPr="00323B99">
          <w:rPr>
            <w:rStyle w:val="Hyperlink"/>
          </w:rPr>
          <w:t>https://blog.christianposta.com/microservices/api-gateways-are-going-through-an-identity-crisis/</w:t>
        </w:r>
      </w:hyperlink>
      <w:r w:rsidR="00323B99" w:rsidRPr="00323B99">
        <w:t xml:space="preserve"> API Gateway Pattern nochmals ansc</w:t>
      </w:r>
      <w:r w:rsidR="00323B99">
        <w:t>hauen</w:t>
      </w:r>
    </w:p>
    <w:p w14:paraId="38807D99" w14:textId="77777777" w:rsidR="00BB467B" w:rsidRDefault="00BB467B" w:rsidP="00BB467B">
      <w:r>
        <w:t>Service discorvery compatible</w:t>
      </w:r>
    </w:p>
    <w:p w14:paraId="345F2F99" w14:textId="77777777" w:rsidR="00BB467B" w:rsidRPr="001C7C16" w:rsidRDefault="00BB467B" w:rsidP="00BB467B">
      <w:r>
        <w:t>Wo kann er unabhängig existieren und wo sich mit anderen (API Gateway &amp; Service Mesh) ergänzen und co-existieren.</w:t>
      </w:r>
    </w:p>
    <w:p w14:paraId="704B7517" w14:textId="10A07537" w:rsidR="00252E19" w:rsidRPr="001C7C16" w:rsidRDefault="00522373" w:rsidP="00BE30FF">
      <w:pPr>
        <w:pStyle w:val="berschrift2"/>
      </w:pPr>
      <w:r>
        <w:t xml:space="preserve">API </w:t>
      </w:r>
      <w:r w:rsidR="009426A1" w:rsidRPr="001C7C16">
        <w:t>Microgateway</w:t>
      </w:r>
      <w:r w:rsidR="00BE56A6">
        <w:t>(To Shallow? )</w:t>
      </w:r>
    </w:p>
    <w:p w14:paraId="45E192FB" w14:textId="69CD0C4F" w:rsidR="00010E2F" w:rsidRDefault="00010E2F" w:rsidP="00252E19">
      <w:r w:rsidRPr="00010E2F">
        <w:t xml:space="preserve">Der API Microgateway ist ein </w:t>
      </w:r>
      <w:r w:rsidRPr="00323B99">
        <w:rPr>
          <w:color w:val="FF0000"/>
          <w:highlight w:val="yellow"/>
        </w:rPr>
        <w:t>proxy</w:t>
      </w:r>
      <w:r w:rsidRPr="00010E2F">
        <w:t xml:space="preserve">(Kommunikationsschnittstelle), entweder extern oder als sidecar,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micro also klein genug bleibt </w:t>
      </w:r>
      <w:r w:rsidRPr="00010E2F">
        <w:lastRenderedPageBreak/>
        <w:t>und nicht zu groß und schwer wird können beliebige Funktionalitäten hinzugefügt werden</w:t>
      </w:r>
      <w:r>
        <w:t>, wie verschiedene üblicherweise Traffic Management</w:t>
      </w:r>
      <w:r w:rsidRPr="00010E2F">
        <w:t>. Man sollte immer bedenken, dass der Microgateway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4B8BA1B9" w14:textId="77777777" w:rsidR="00522373" w:rsidRPr="001C7C16" w:rsidRDefault="00522373" w:rsidP="00252E19"/>
    <w:p w14:paraId="272C3576" w14:textId="2B3E1C52" w:rsidR="00252E19" w:rsidRDefault="001C7C16" w:rsidP="001C7C16">
      <w:pPr>
        <w:pStyle w:val="berschrift2"/>
      </w:pPr>
      <w:r w:rsidRPr="001C7C16">
        <w:t>API</w:t>
      </w:r>
      <w:r>
        <w:t xml:space="preserve"> Management</w:t>
      </w:r>
    </w:p>
    <w:p w14:paraId="57FD1713" w14:textId="23E8FF6E" w:rsidR="00C02668" w:rsidRDefault="00C02668" w:rsidP="001C7C16">
      <w:r w:rsidRPr="00C02668">
        <w:t>Die API Management oder der API Management Gateway ist eine Komponente, welche neben Bzw. über dem API Gateway steht. Sie managt, wann existierende APIs für Konsumer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77B2DB7D" w14:textId="733374EC" w:rsidR="006458C9" w:rsidRDefault="008D5E07" w:rsidP="001C7C16">
      <w:bookmarkStart w:id="36" w:name="_CTVK001287e3742ecfa4e2bbac60266d4524530"/>
      <w:r>
        <w:rPr>
          <w:noProof/>
        </w:rPr>
        <w:drawing>
          <wp:inline distT="0" distB="0" distL="0" distR="0" wp14:anchorId="4D17469F" wp14:editId="53E0D40A">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36"/>
    </w:p>
    <w:p w14:paraId="18197427" w14:textId="68E02F0D" w:rsidR="008D5E07" w:rsidRDefault="008D5E07" w:rsidP="008D5E07">
      <w:pPr>
        <w:pStyle w:val="Beschriftung"/>
      </w:pPr>
      <w:r>
        <w:t xml:space="preserve">Figure </w:t>
      </w:r>
      <w:r w:rsidR="00DD5BE6">
        <w:rPr>
          <w:noProof/>
        </w:rPr>
        <w:fldChar w:fldCharType="begin"/>
      </w:r>
      <w:r w:rsidR="00DD5BE6">
        <w:rPr>
          <w:noProof/>
        </w:rPr>
        <w:instrText xml:space="preserve"> SEQ Figure \* ARABIC </w:instrText>
      </w:r>
      <w:r w:rsidR="00DD5BE6">
        <w:rPr>
          <w:noProof/>
        </w:rPr>
        <w:fldChar w:fldCharType="separate"/>
      </w:r>
      <w:r>
        <w:rPr>
          <w:noProof/>
        </w:rPr>
        <w:t>3</w:t>
      </w:r>
      <w:r w:rsidR="00DD5BE6">
        <w:rPr>
          <w:noProof/>
        </w:rPr>
        <w:fldChar w:fldCharType="end"/>
      </w:r>
      <w:r>
        <w:t xml:space="preserve">: Komponenten einer API Management Lösung.jpg </w:t>
      </w:r>
      <w:sdt>
        <w:sdtPr>
          <w:alias w:val="Don't edit this field"/>
          <w:tag w:val="CitaviPlaceholder#c4888db7-21b8-4979-84fa-d1e06f3a566c"/>
          <w:id w:val="-87078378"/>
          <w:placeholder>
            <w:docPart w:val="DefaultPlaceholder_1081868574"/>
          </w:placeholder>
        </w:sdtPr>
        <w:sdtContent>
          <w:r>
            <w:fldChar w:fldCharType="begin"/>
          </w:r>
          <w:r w:rsidR="00D166C1">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hyperlink w:anchor="_CTVL0013eb7431710444271a9c686863a2ce73b" w:tooltip="Mit der richtigen API Management Architektur in die Cloud › ipt. URL https://ipt.ch/mit-der-richtigen-api-management-architektur-in-die-cloud/. – Aktu…" w:history="1">
            <w:r w:rsidR="00E81199">
              <w:t>(10/24/2019)</w:t>
            </w:r>
          </w:hyperlink>
          <w:r>
            <w:fldChar w:fldCharType="end"/>
          </w:r>
        </w:sdtContent>
      </w:sdt>
    </w:p>
    <w:p w14:paraId="647B8605" w14:textId="77777777" w:rsidR="006F55FB" w:rsidRDefault="006F55FB" w:rsidP="006F55FB">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31F8967F" w14:textId="0CCF7386" w:rsidR="00C44B70" w:rsidRDefault="006F55FB" w:rsidP="00457033">
      <w:r>
        <w:lastRenderedPageBreak/>
        <w:t xml:space="preserve">Ein Punkt bei dem aufgepasst werden muss, ist keine Businesslogik in diese Schicht einfließen zu lassen. Da das API Management eine geteilte Komponente ist, hat es Tendenzen dazu ein all wissend, all </w:t>
      </w:r>
      <w:r w:rsidR="00457033">
        <w:t>verarbeitendes</w:t>
      </w:r>
      <w:r>
        <w:t xml:space="preserve"> Konstrukt zu werden, wo jeglicher Datenverkehr für Änderungen an APIs durchfließen muss, was erneut in einem organisatorischen Flaschenhals enden </w:t>
      </w:r>
      <w:r w:rsidR="00457033">
        <w:t>kann</w:t>
      </w:r>
      <w:r>
        <w:t>.</w:t>
      </w:r>
      <w:r w:rsidR="00457033">
        <w:t xml:space="preserve"> Da auch die Management Komponente Skaliert werden muss sollte hier möglichst versucht werden keine Abhängigkeiten zu anderen Komponenten zu erzeugen und genau aus diesem Grund auch eine eigene lokale Datenbank zur Verfügung zu stellen.</w:t>
      </w:r>
    </w:p>
    <w:p w14:paraId="08D13E19" w14:textId="5EBB9BE4" w:rsidR="001C7C16" w:rsidRDefault="001C7C16" w:rsidP="001C7C16">
      <w:pPr>
        <w:pStyle w:val="berschrift2"/>
      </w:pPr>
      <w:r>
        <w:t>Service Mesh</w:t>
      </w:r>
    </w:p>
    <w:p w14:paraId="3092D8F1" w14:textId="7F9EF19E" w:rsidR="00E74030" w:rsidRDefault="00E74030" w:rsidP="00E74030">
      <w:pPr>
        <w:pStyle w:val="berschrift3"/>
      </w:pPr>
      <w:r>
        <w:t>Warum Service Meshes entstanden sind?</w:t>
      </w:r>
    </w:p>
    <w:p w14:paraId="18FEEB5C" w14:textId="740D5BC8" w:rsidR="001633CA" w:rsidRPr="00E74030" w:rsidRDefault="00E74030" w:rsidP="00E74030">
      <w:r>
        <w:t xml:space="preserve">Ein Service Mesh, bringt in ein Existierendes System, zu allererst keine zusätzlichen Funktionen sondern verschiebt vielmehr die Vorhandenen Funktionalitäten. </w:t>
      </w:r>
      <w:r w:rsidR="001633CA">
        <w:t>Bisherige Kubernetes Cluster werden je nach Komplexität mit unterschiedlichen Services erweitert welche dabei helfen sollen, dass immer komplexer werdende System zu Managen. Diesen Überfluss an Management möchten die Service Meshes übernehmen.</w:t>
      </w:r>
      <w:r w:rsidR="001633CA" w:rsidRPr="000C7862">
        <w:t xml:space="preserve"> </w:t>
      </w:r>
      <w:r w:rsidR="001633CA" w:rsidRPr="000C7862">
        <w:rPr>
          <w:highlight w:val="yellow"/>
        </w:rPr>
        <w:t>Dies beinhaltet für gewöhnlich Sichere Service zu Service Kommunikation</w:t>
      </w:r>
      <w:r w:rsidR="000C7862">
        <w:rPr>
          <w:highlight w:val="yellow"/>
        </w:rPr>
        <w:t xml:space="preserve"> darunter Autorisierung und Authentisierung,</w:t>
      </w:r>
      <w:r w:rsidR="001633CA" w:rsidRPr="000C7862">
        <w:rPr>
          <w:highlight w:val="yellow"/>
        </w:rPr>
        <w:t xml:space="preserve"> das Sammeln von Analysedaten,</w:t>
      </w:r>
      <w:r w:rsidR="000C7862">
        <w:rPr>
          <w:highlight w:val="yellow"/>
        </w:rPr>
        <w:t xml:space="preserve"> </w:t>
      </w:r>
      <w:r w:rsidR="001633CA" w:rsidRPr="000C7862">
        <w:rPr>
          <w:highlight w:val="yellow"/>
        </w:rPr>
        <w:t xml:space="preserve">das verflogen von Datenverkehr, </w:t>
      </w:r>
      <w:r w:rsidR="000C7862" w:rsidRPr="000C7862">
        <w:rPr>
          <w:highlight w:val="yellow"/>
        </w:rPr>
        <w:t>load balancing, circuit breaker</w:t>
      </w:r>
      <w:r w:rsidR="000C7862">
        <w:rPr>
          <w:highlight w:val="yellow"/>
        </w:rPr>
        <w:t>, health checks,</w:t>
      </w:r>
      <w:r w:rsidR="000C7862" w:rsidRPr="000C7862">
        <w:rPr>
          <w:highlight w:val="yellow"/>
        </w:rPr>
        <w:t xml:space="preserve"> und je nach Anbieter mehr oder weniger.</w:t>
      </w:r>
    </w:p>
    <w:p w14:paraId="08432C7F" w14:textId="0F9ACA2D" w:rsidR="00EC4EDF" w:rsidRDefault="00A15068" w:rsidP="00A15068">
      <w:pPr>
        <w:pStyle w:val="berschrift3"/>
      </w:pPr>
      <w:r>
        <w:t>Was ist/ Was macht ein Service Mesh?</w:t>
      </w:r>
    </w:p>
    <w:p w14:paraId="17EE18F2" w14:textId="3A73E141" w:rsidR="000C7862" w:rsidRDefault="00441B89" w:rsidP="000C7862">
      <w:r>
        <w:t xml:space="preserve">Als Vorrausetzung für ein Service Mesh, ist eine Microservice Architektur, da sie genau für diese Umgebung gebaut sind und auch nur dort Wirklich sinn machen. </w:t>
      </w:r>
      <w:r w:rsidR="000C7862">
        <w:t>Ein Servic</w:t>
      </w:r>
      <w:r>
        <w:t>e</w:t>
      </w:r>
      <w:r w:rsidR="000C7862">
        <w:t xml:space="preserve"> Mesh</w:t>
      </w:r>
      <w:r>
        <w:t>,</w:t>
      </w:r>
      <w:r w:rsidR="000C7862">
        <w:t xml:space="preserve"> besteht normalerweise </w:t>
      </w:r>
      <w:r>
        <w:t xml:space="preserve">aus einem Zentralen Kontrollpunkt und vielen </w:t>
      </w:r>
      <w:r w:rsidR="00FB4987">
        <w:t>S</w:t>
      </w:r>
      <w:r>
        <w:t xml:space="preserve">idecar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Sidecar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FB4987">
      <w:pPr>
        <w:pStyle w:val="berschrift3"/>
      </w:pPr>
      <w:r>
        <w:t>Was Spricht gegen die Nutzung von Service Meshes</w:t>
      </w:r>
    </w:p>
    <w:p w14:paraId="63EE1110" w14:textId="77777777" w:rsidR="00FB4987" w:rsidRDefault="00FB4987" w:rsidP="00E74030">
      <w:bookmarkStart w:id="37" w:name="_GoBack"/>
      <w:bookmarkEnd w:id="37"/>
    </w:p>
    <w:p w14:paraId="48ED4B32" w14:textId="77777777" w:rsidR="00E74030" w:rsidRDefault="00E74030" w:rsidP="00E74030">
      <w:r>
        <w:t>Wo kann er unabhängig existieren und wo sich mit anderen (API Gateway &amp; Service Mesh) ergänzen und co-existieren.</w:t>
      </w:r>
    </w:p>
    <w:p w14:paraId="121185F2" w14:textId="3F11835B" w:rsidR="00EC4EDF" w:rsidRPr="00FB4987" w:rsidRDefault="00E74030" w:rsidP="001C7C16">
      <w:hyperlink r:id="rId22" w:history="1">
        <w:r>
          <w:rPr>
            <w:rStyle w:val="Hyperlink"/>
          </w:rPr>
          <w:t>https://www.youtube.com/watch?v=cWfACBIp0a8</w:t>
        </w:r>
      </w:hyperlink>
    </w:p>
    <w:p w14:paraId="454C4D8F" w14:textId="77777777" w:rsidR="00EC4EDF" w:rsidRPr="00FB4987" w:rsidRDefault="00EC4EDF" w:rsidP="001C7C16"/>
    <w:p w14:paraId="1B484D14" w14:textId="77777777" w:rsidR="00EC4EDF" w:rsidRPr="00FB4987" w:rsidRDefault="00EC4EDF" w:rsidP="001C7C16"/>
    <w:p w14:paraId="3FC1C1D8" w14:textId="77777777" w:rsidR="00EC4EDF" w:rsidRPr="00FB4987" w:rsidRDefault="00EC4EDF" w:rsidP="001C7C16"/>
    <w:p w14:paraId="0736638C" w14:textId="77777777" w:rsidR="00EC4EDF" w:rsidRPr="00FB4987" w:rsidRDefault="00EC4EDF" w:rsidP="001C7C16"/>
    <w:p w14:paraId="4C95B0CC" w14:textId="77777777" w:rsidR="00EC4EDF" w:rsidRPr="00FB4987" w:rsidRDefault="00EC4EDF" w:rsidP="001C7C16"/>
    <w:p w14:paraId="0F9635EE" w14:textId="109FA229" w:rsidR="0055276A" w:rsidRPr="001C7C16" w:rsidRDefault="0055276A" w:rsidP="008434B3">
      <w:pPr>
        <w:pStyle w:val="berschrift2"/>
      </w:pPr>
      <w:bookmarkStart w:id="38" w:name="_Toc22038042"/>
      <w:r w:rsidRPr="001C7C16">
        <w:t>Data Consistency</w:t>
      </w:r>
      <w:bookmarkEnd w:id="38"/>
    </w:p>
    <w:p w14:paraId="16B64FFD" w14:textId="6196915B" w:rsidR="00057BDD" w:rsidRPr="001C7C16" w:rsidRDefault="00057BDD" w:rsidP="008434B3">
      <w:pPr>
        <w:pStyle w:val="berschrift2"/>
      </w:pPr>
      <w:bookmarkStart w:id="39" w:name="_Toc22038043"/>
      <w:r w:rsidRPr="001C7C16">
        <w:t>Configuration server</w:t>
      </w:r>
      <w:bookmarkEnd w:id="39"/>
    </w:p>
    <w:p w14:paraId="29943161" w14:textId="29EBE0CE" w:rsidR="00D770B5" w:rsidRPr="007757F6" w:rsidRDefault="00684C1B" w:rsidP="00684C1B">
      <w:pPr>
        <w:pStyle w:val="berschrift2"/>
      </w:pPr>
      <w:bookmarkStart w:id="40" w:name="_Toc22038044"/>
      <w:r w:rsidRPr="001C7C16">
        <w:t xml:space="preserve">Dynamic | </w:t>
      </w:r>
      <w:r w:rsidR="00057BDD" w:rsidRPr="001C7C16">
        <w:t>Servic</w:t>
      </w:r>
      <w:r w:rsidR="00057BDD" w:rsidRPr="007757F6">
        <w:t>e Registry</w:t>
      </w:r>
      <w:r w:rsidR="00D770B5" w:rsidRPr="007757F6">
        <w:t>/Discovery</w:t>
      </w:r>
      <w:bookmarkEnd w:id="40"/>
    </w:p>
    <w:p w14:paraId="65E166AA" w14:textId="65A9DC52" w:rsidR="0055276A" w:rsidRPr="00057BDD" w:rsidRDefault="000C0BDA" w:rsidP="0062608E">
      <w:pPr>
        <w:pStyle w:val="berschrift2"/>
      </w:pPr>
      <w:r>
        <w:t>Tracing</w:t>
      </w:r>
      <w:r w:rsidR="0055276A" w:rsidRPr="00057BDD">
        <w:tab/>
      </w:r>
    </w:p>
    <w:p w14:paraId="70548D51" w14:textId="77777777" w:rsidR="00A72970" w:rsidRPr="00057BDD" w:rsidRDefault="00A72970" w:rsidP="0062608E"/>
    <w:p w14:paraId="76BE50F0" w14:textId="77777777" w:rsidR="00A72970" w:rsidRPr="00057BDD" w:rsidRDefault="00A72970" w:rsidP="0062608E"/>
    <w:p w14:paraId="7E33F268" w14:textId="77777777" w:rsidR="00A72970" w:rsidRPr="00057BDD" w:rsidRDefault="00A72970" w:rsidP="0062608E"/>
    <w:p w14:paraId="00A3C7B0" w14:textId="77777777" w:rsidR="008E6CDA" w:rsidRPr="00057BDD" w:rsidRDefault="008E6CDA"/>
    <w:p w14:paraId="7AC2BA6D" w14:textId="54DE9BA4" w:rsidR="00284FA6" w:rsidRDefault="00284FA6" w:rsidP="00AC53F3">
      <w:pPr>
        <w:pStyle w:val="berschrift1"/>
        <w:numPr>
          <w:ilvl w:val="0"/>
          <w:numId w:val="0"/>
        </w:numPr>
      </w:pPr>
      <w:bookmarkStart w:id="41" w:name="_Toc22038048"/>
      <w:r>
        <w:lastRenderedPageBreak/>
        <w:t>Zusammenfassung und Ausblic</w:t>
      </w:r>
      <w:bookmarkEnd w:id="41"/>
      <w:r w:rsidR="00CD3BF0">
        <w:t>k</w:t>
      </w:r>
    </w:p>
    <w:p w14:paraId="76A7DD87" w14:textId="77777777" w:rsidR="00284FA6" w:rsidRDefault="00284FA6">
      <w:pPr>
        <w:pStyle w:val="berschrift1"/>
        <w:numPr>
          <w:ilvl w:val="0"/>
          <w:numId w:val="0"/>
        </w:numPr>
      </w:pPr>
      <w:bookmarkStart w:id="42" w:name="_Ref492657968"/>
      <w:bookmarkStart w:id="43" w:name="_Toc22038049"/>
      <w:r>
        <w:lastRenderedPageBreak/>
        <w:t>Glossar</w:t>
      </w:r>
      <w:bookmarkEnd w:id="42"/>
      <w:bookmarkEnd w:id="43"/>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44" w:name="_Toc22038050"/>
      <w:r>
        <w:lastRenderedPageBreak/>
        <w:t>Ehrenwörtliche Erklärung</w:t>
      </w:r>
      <w:bookmarkEnd w:id="44"/>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3"/>
          <w:headerReference w:type="first" r:id="rId24"/>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45" w:name="_Toc22038051"/>
      <w:r>
        <w:lastRenderedPageBreak/>
        <w:t>Stichwortverzeichnis</w:t>
      </w:r>
      <w:bookmarkEnd w:id="45"/>
    </w:p>
    <w:p w14:paraId="20A6C7D8" w14:textId="5B042C03" w:rsidR="00C806CB" w:rsidRDefault="00284FA6" w:rsidP="00A2390D">
      <w:pPr>
        <w:rPr>
          <w:noProof/>
        </w:rPr>
        <w:sectPr w:rsidR="00C806CB" w:rsidSect="00C806CB">
          <w:headerReference w:type="first" r:id="rId25"/>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0255498E" w14:textId="77777777" w:rsidR="00E81199" w:rsidRDefault="005E2B7B" w:rsidP="00E81199">
          <w:pPr>
            <w:pStyle w:val="CitaviBibliographyHeading"/>
          </w:pPr>
          <w:r>
            <w:fldChar w:fldCharType="begin"/>
          </w:r>
          <w:r>
            <w:instrText>ADDIN CitaviBibliography</w:instrText>
          </w:r>
          <w:r>
            <w:fldChar w:fldCharType="separate"/>
          </w:r>
          <w:r w:rsidR="00E81199">
            <w:t>Literaturverzeichnis</w:t>
          </w:r>
        </w:p>
        <w:p w14:paraId="3696B1E4" w14:textId="77777777" w:rsidR="00E81199" w:rsidRPr="00E81199" w:rsidRDefault="00E81199" w:rsidP="00E81199">
          <w:pPr>
            <w:pStyle w:val="CitaviBibliographyEntry"/>
            <w:rPr>
              <w:lang w:val="en-US"/>
            </w:rPr>
          </w:pPr>
          <w:bookmarkStart w:id="46" w:name="_CTVL00142c9e052f8e1428e885f82cfd186e9a7"/>
          <w:r w:rsidRPr="00E81199">
            <w:rPr>
              <w:smallCaps/>
              <w:lang w:val="en-US"/>
            </w:rPr>
            <w:t xml:space="preserve">Andrew S. Tanenbaum; </w:t>
          </w:r>
          <w:bookmarkEnd w:id="46"/>
          <w:r w:rsidRPr="00E81199">
            <w:rPr>
              <w:lang w:val="en-US"/>
            </w:rPr>
            <w:t xml:space="preserve">Maarten Van Steen (Mitarb.): </w:t>
          </w:r>
          <w:r w:rsidRPr="00E81199">
            <w:rPr>
              <w:i/>
              <w:lang w:val="en-US"/>
            </w:rPr>
            <w:t xml:space="preserve">Distributed Systems Principles and Paradigms. </w:t>
          </w:r>
          <w:r w:rsidRPr="00E81199">
            <w:rPr>
              <w:lang w:val="en-US"/>
            </w:rPr>
            <w:t xml:space="preserve">Zweite Auflage : Pearson Education, 2006 </w:t>
          </w:r>
        </w:p>
        <w:p w14:paraId="2B3687D0" w14:textId="77777777" w:rsidR="00E81199" w:rsidRDefault="00E81199" w:rsidP="00E81199">
          <w:pPr>
            <w:pStyle w:val="CitaviBibliographyEntry"/>
          </w:pPr>
          <w:bookmarkStart w:id="47" w:name="_CTVL001b3a45404d2df4913b1f86f3306f1cef4"/>
          <w:r w:rsidRPr="00E81199">
            <w:rPr>
              <w:smallCaps/>
              <w:lang w:val="en-US"/>
            </w:rPr>
            <w:t xml:space="preserve">Arnon Rotem-Gal-Oz: </w:t>
          </w:r>
          <w:bookmarkEnd w:id="47"/>
          <w:r w:rsidRPr="00E81199">
            <w:rPr>
              <w:i/>
              <w:lang w:val="en-US"/>
            </w:rPr>
            <w:t xml:space="preserve">Fallacies of distributed computing Explained. </w:t>
          </w:r>
          <w:r w:rsidRPr="00E81199">
            <w:t xml:space="preserve">URL http://www.rgoarchitects.com/Files/fallacies.pdf – Überprüfungsdatum 09.10.2019 </w:t>
          </w:r>
        </w:p>
        <w:p w14:paraId="0F66DAC1" w14:textId="77777777" w:rsidR="00E81199" w:rsidRDefault="00E81199" w:rsidP="00E81199">
          <w:pPr>
            <w:pStyle w:val="CitaviBibliographyEntry"/>
          </w:pPr>
          <w:bookmarkStart w:id="48" w:name="_CTVL001f0692438777646da855c29ca6c16891a"/>
          <w:r w:rsidRPr="00E81199">
            <w:rPr>
              <w:smallCaps/>
            </w:rPr>
            <w:t xml:space="preserve">Martin Fowler: </w:t>
          </w:r>
          <w:bookmarkEnd w:id="48"/>
          <w:r w:rsidRPr="00E81199">
            <w:rPr>
              <w:i/>
            </w:rPr>
            <w:t xml:space="preserve">CircuitBreaker. </w:t>
          </w:r>
          <w:r w:rsidRPr="00E81199">
            <w:t xml:space="preserve">URL https://martinfowler.com/bliki/images/circuitBreaker/state.png. – Aktualisierungsdatum: 04.10.2019 – Überprüfungsdatum 14.10.2019 </w:t>
          </w:r>
        </w:p>
        <w:p w14:paraId="224A99E4" w14:textId="77777777" w:rsidR="00E81199" w:rsidRDefault="00E81199" w:rsidP="00E81199">
          <w:pPr>
            <w:pStyle w:val="CitaviBibliographyEntry"/>
          </w:pPr>
          <w:bookmarkStart w:id="49" w:name="_CTVL0013eb7431710444271a9c686863a2ce73b"/>
          <w:r w:rsidRPr="00E81199">
            <w:rPr>
              <w:i/>
            </w:rPr>
            <w:t xml:space="preserve">Mit der richtigen API Management Architektur in die Cloud › ipt. </w:t>
          </w:r>
          <w:bookmarkEnd w:id="49"/>
          <w:r w:rsidRPr="00E81199">
            <w:t xml:space="preserve">URL https://ipt.ch/mit-der-richtigen-api-management-architektur-in-die-cloud/. – Aktualisierungsdatum: 24.10.2019 – Überprüfungsdatum 24.10.2019 </w:t>
          </w:r>
        </w:p>
        <w:p w14:paraId="2B511E25" w14:textId="77777777" w:rsidR="00E81199" w:rsidRDefault="00E81199" w:rsidP="00E81199">
          <w:pPr>
            <w:pStyle w:val="CitaviBibliographyEntry"/>
          </w:pPr>
          <w:bookmarkStart w:id="50" w:name="_CTVL001b02821cc9eba40acb4e457a01fe73f18"/>
          <w:r w:rsidRPr="00E81199">
            <w:rPr>
              <w:smallCaps/>
            </w:rPr>
            <w:t xml:space="preserve">Stephan Augsten: </w:t>
          </w:r>
          <w:bookmarkEnd w:id="50"/>
          <w:r w:rsidRPr="00E81199">
            <w:rPr>
              <w:i/>
            </w:rPr>
            <w:t xml:space="preserve">Was sind Container? : Definition „Container (Informatik)“. </w:t>
          </w:r>
          <w:r w:rsidRPr="00E81199">
            <w:t xml:space="preserve">URL https://www.dev-insider.de/was-sind-container-a-573872/. – Aktualisierungsdatum: 19.01.2017 – Überprüfungsdatum 10.04.2019 </w:t>
          </w:r>
        </w:p>
        <w:p w14:paraId="6A56E0F8" w14:textId="0FB4B8EF" w:rsidR="005E2B7B" w:rsidRDefault="00E81199" w:rsidP="00E81199">
          <w:pPr>
            <w:pStyle w:val="CitaviBibliographyEntry"/>
          </w:pPr>
          <w:bookmarkStart w:id="51" w:name="_CTVL001bb59862cc9c345beb39762dea561d37c"/>
          <w:r w:rsidRPr="00E81199">
            <w:rPr>
              <w:smallCaps/>
              <w:lang w:val="en-US"/>
            </w:rPr>
            <w:t>Storozhuk</w:t>
          </w:r>
          <w:bookmarkEnd w:id="51"/>
          <w:r w:rsidRPr="00E81199">
            <w:rPr>
              <w:lang w:val="en-US"/>
            </w:rPr>
            <w:t xml:space="preserve">, Bogdan: </w:t>
          </w:r>
          <w:r w:rsidRPr="00E81199">
            <w:rPr>
              <w:i/>
              <w:lang w:val="en-US"/>
            </w:rPr>
            <w:t xml:space="preserve">Rate Limiter Internals in Resilience4j. </w:t>
          </w:r>
          <w:r w:rsidRPr="00E81199">
            <w:t xml:space="preserve">URL https://medium.com/@storozhuk.b.m/rate-limiter-internals-in-resilience4j-48776e433b90#7585 – Überprüfungsdatum 21.10.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24D2CA" w14:textId="77777777" w:rsidR="00667296" w:rsidRDefault="00667296">
      <w:pPr>
        <w:spacing w:before="0" w:line="240" w:lineRule="auto"/>
      </w:pPr>
      <w:r>
        <w:separator/>
      </w:r>
    </w:p>
  </w:endnote>
  <w:endnote w:type="continuationSeparator" w:id="0">
    <w:p w14:paraId="06F59739" w14:textId="77777777" w:rsidR="00667296" w:rsidRDefault="0066729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0DBC65" w14:textId="77777777" w:rsidR="00667296" w:rsidRDefault="00667296">
      <w:pPr>
        <w:spacing w:before="0" w:line="240" w:lineRule="auto"/>
      </w:pPr>
      <w:r>
        <w:separator/>
      </w:r>
    </w:p>
  </w:footnote>
  <w:footnote w:type="continuationSeparator" w:id="0">
    <w:p w14:paraId="70A8105C" w14:textId="77777777" w:rsidR="00667296" w:rsidRDefault="00667296">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FB4987" w:rsidRDefault="00FB4987">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D72A16" w:rsidRPr="00D72A16">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D72A16" w:rsidRPr="00D72A16">
      <w:rPr>
        <w:b/>
        <w:bCs/>
        <w:noProof/>
      </w:rPr>
      <w:instrText>4</w:instrText>
    </w:r>
    <w:r>
      <w:rPr>
        <w:noProof/>
      </w:rPr>
      <w:fldChar w:fldCharType="end"/>
    </w:r>
    <w:r w:rsidRPr="00A72970">
      <w:instrText xml:space="preserve"> " " \* MERGEFORMAT </w:instrText>
    </w:r>
    <w:r>
      <w:fldChar w:fldCharType="separate"/>
    </w:r>
    <w:r w:rsidR="00D72A16" w:rsidRPr="00D72A16">
      <w:rPr>
        <w:noProof/>
      </w:rPr>
      <w:instrText>4</w:instrText>
    </w:r>
    <w:r w:rsidR="00D72A16" w:rsidRPr="00A72970">
      <w:instrText xml:space="preserve"> </w:instrText>
    </w:r>
    <w:r>
      <w:fldChar w:fldCharType="end"/>
    </w:r>
    <w:r w:rsidRPr="00A72970">
      <w:instrText xml:space="preserve"> \* MERGEFORMAT </w:instrText>
    </w:r>
    <w:r w:rsidR="00D72A16">
      <w:fldChar w:fldCharType="separate"/>
    </w:r>
    <w:r w:rsidR="00D72A16" w:rsidRPr="00D72A16">
      <w:rPr>
        <w:noProof/>
      </w:rPr>
      <w:t>4</w:t>
    </w:r>
    <w:r w:rsidR="00D72A16"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D72A16">
      <w:rPr>
        <w:noProof/>
      </w:rPr>
      <w:t>Ein Robustes verteiltes System und Mögliche Werkzeuge um dies Umzusetzen</w:t>
    </w:r>
    <w:r>
      <w:rPr>
        <w:noProof/>
      </w:rPr>
      <w:fldChar w:fldCharType="end"/>
    </w:r>
    <w:r>
      <w:tab/>
    </w:r>
    <w:r>
      <w:fldChar w:fldCharType="begin"/>
    </w:r>
    <w:r>
      <w:instrText xml:space="preserve"> PAGE  \* MERGEFORMAT </w:instrText>
    </w:r>
    <w:r>
      <w:fldChar w:fldCharType="separate"/>
    </w:r>
    <w:r w:rsidR="00D72A16">
      <w:rPr>
        <w:noProof/>
      </w:rPr>
      <w:t>2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FB4987" w:rsidRDefault="00FB4987">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FB4987" w:rsidRDefault="00FB49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10E2F"/>
    <w:rsid w:val="0003045F"/>
    <w:rsid w:val="000321E7"/>
    <w:rsid w:val="0003242D"/>
    <w:rsid w:val="00033038"/>
    <w:rsid w:val="000469DF"/>
    <w:rsid w:val="000512D5"/>
    <w:rsid w:val="00051598"/>
    <w:rsid w:val="00057BDD"/>
    <w:rsid w:val="000635BD"/>
    <w:rsid w:val="000658C4"/>
    <w:rsid w:val="0006719A"/>
    <w:rsid w:val="00077747"/>
    <w:rsid w:val="00080B9A"/>
    <w:rsid w:val="00092FF7"/>
    <w:rsid w:val="00097B2B"/>
    <w:rsid w:val="000A12DB"/>
    <w:rsid w:val="000C0BDA"/>
    <w:rsid w:val="000C7862"/>
    <w:rsid w:val="000D04EB"/>
    <w:rsid w:val="000E07AA"/>
    <w:rsid w:val="000F0471"/>
    <w:rsid w:val="000F3185"/>
    <w:rsid w:val="00111AC6"/>
    <w:rsid w:val="00113408"/>
    <w:rsid w:val="0013170F"/>
    <w:rsid w:val="00131C08"/>
    <w:rsid w:val="00134BAB"/>
    <w:rsid w:val="00141DEC"/>
    <w:rsid w:val="00142F60"/>
    <w:rsid w:val="00146886"/>
    <w:rsid w:val="00152273"/>
    <w:rsid w:val="0015271C"/>
    <w:rsid w:val="0015733A"/>
    <w:rsid w:val="001600C1"/>
    <w:rsid w:val="001633CA"/>
    <w:rsid w:val="00165847"/>
    <w:rsid w:val="0018298B"/>
    <w:rsid w:val="001839E9"/>
    <w:rsid w:val="0018407D"/>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D1173"/>
    <w:rsid w:val="002D1EC4"/>
    <w:rsid w:val="002D5E35"/>
    <w:rsid w:val="002D6318"/>
    <w:rsid w:val="002E4C44"/>
    <w:rsid w:val="002E5B05"/>
    <w:rsid w:val="002F056A"/>
    <w:rsid w:val="002F3F6A"/>
    <w:rsid w:val="002F5985"/>
    <w:rsid w:val="0030310B"/>
    <w:rsid w:val="0030678D"/>
    <w:rsid w:val="00322327"/>
    <w:rsid w:val="00323B99"/>
    <w:rsid w:val="00331F45"/>
    <w:rsid w:val="00334FDF"/>
    <w:rsid w:val="00340216"/>
    <w:rsid w:val="00342850"/>
    <w:rsid w:val="003476CC"/>
    <w:rsid w:val="00360DEA"/>
    <w:rsid w:val="003660A3"/>
    <w:rsid w:val="00374981"/>
    <w:rsid w:val="00376DCD"/>
    <w:rsid w:val="0038494E"/>
    <w:rsid w:val="0038680B"/>
    <w:rsid w:val="003C2835"/>
    <w:rsid w:val="003E1270"/>
    <w:rsid w:val="003E63AD"/>
    <w:rsid w:val="003F6368"/>
    <w:rsid w:val="003F71C5"/>
    <w:rsid w:val="00401AA0"/>
    <w:rsid w:val="004129C2"/>
    <w:rsid w:val="004153F7"/>
    <w:rsid w:val="0041554C"/>
    <w:rsid w:val="0041631F"/>
    <w:rsid w:val="004217BF"/>
    <w:rsid w:val="00421DCE"/>
    <w:rsid w:val="004278ED"/>
    <w:rsid w:val="00440D21"/>
    <w:rsid w:val="00441B89"/>
    <w:rsid w:val="0044776E"/>
    <w:rsid w:val="00450F86"/>
    <w:rsid w:val="0045208D"/>
    <w:rsid w:val="00452CCD"/>
    <w:rsid w:val="00457033"/>
    <w:rsid w:val="00462CDB"/>
    <w:rsid w:val="004663DF"/>
    <w:rsid w:val="00484865"/>
    <w:rsid w:val="00485F4F"/>
    <w:rsid w:val="00494843"/>
    <w:rsid w:val="00495C76"/>
    <w:rsid w:val="004B54D1"/>
    <w:rsid w:val="004C0010"/>
    <w:rsid w:val="004C0327"/>
    <w:rsid w:val="004C1735"/>
    <w:rsid w:val="004C1B2D"/>
    <w:rsid w:val="004C4077"/>
    <w:rsid w:val="004C50A0"/>
    <w:rsid w:val="004E524D"/>
    <w:rsid w:val="004F3257"/>
    <w:rsid w:val="004F4EC2"/>
    <w:rsid w:val="004F697F"/>
    <w:rsid w:val="004F78B8"/>
    <w:rsid w:val="0050686D"/>
    <w:rsid w:val="00522373"/>
    <w:rsid w:val="0052380A"/>
    <w:rsid w:val="0054495E"/>
    <w:rsid w:val="0055276A"/>
    <w:rsid w:val="00563149"/>
    <w:rsid w:val="0056660E"/>
    <w:rsid w:val="00583AA1"/>
    <w:rsid w:val="005921A2"/>
    <w:rsid w:val="00596266"/>
    <w:rsid w:val="005968F5"/>
    <w:rsid w:val="005A4FBC"/>
    <w:rsid w:val="005C7F97"/>
    <w:rsid w:val="005D0F80"/>
    <w:rsid w:val="005D230E"/>
    <w:rsid w:val="005D26BD"/>
    <w:rsid w:val="005E2B7B"/>
    <w:rsid w:val="005E778E"/>
    <w:rsid w:val="005E7A7B"/>
    <w:rsid w:val="005F2DB8"/>
    <w:rsid w:val="005F37B1"/>
    <w:rsid w:val="005F466A"/>
    <w:rsid w:val="00600477"/>
    <w:rsid w:val="0060390B"/>
    <w:rsid w:val="0061670A"/>
    <w:rsid w:val="0061746F"/>
    <w:rsid w:val="0062608E"/>
    <w:rsid w:val="006311A9"/>
    <w:rsid w:val="0063158D"/>
    <w:rsid w:val="00632B46"/>
    <w:rsid w:val="00632C92"/>
    <w:rsid w:val="00640ADD"/>
    <w:rsid w:val="006430F4"/>
    <w:rsid w:val="006458C9"/>
    <w:rsid w:val="00666E81"/>
    <w:rsid w:val="00667296"/>
    <w:rsid w:val="0066763B"/>
    <w:rsid w:val="00670A77"/>
    <w:rsid w:val="006755A3"/>
    <w:rsid w:val="00684C1B"/>
    <w:rsid w:val="00686316"/>
    <w:rsid w:val="006915F8"/>
    <w:rsid w:val="006A5582"/>
    <w:rsid w:val="006A6BA9"/>
    <w:rsid w:val="006B5395"/>
    <w:rsid w:val="006C4AD8"/>
    <w:rsid w:val="006D45A1"/>
    <w:rsid w:val="006E7126"/>
    <w:rsid w:val="006F1D45"/>
    <w:rsid w:val="006F2C4B"/>
    <w:rsid w:val="006F55FB"/>
    <w:rsid w:val="00700AFF"/>
    <w:rsid w:val="00701722"/>
    <w:rsid w:val="007123B7"/>
    <w:rsid w:val="00721229"/>
    <w:rsid w:val="00727BA9"/>
    <w:rsid w:val="0074008C"/>
    <w:rsid w:val="007415E0"/>
    <w:rsid w:val="00743CA4"/>
    <w:rsid w:val="007462A1"/>
    <w:rsid w:val="0074694F"/>
    <w:rsid w:val="00754F88"/>
    <w:rsid w:val="0076089B"/>
    <w:rsid w:val="0076199B"/>
    <w:rsid w:val="007648E0"/>
    <w:rsid w:val="00766481"/>
    <w:rsid w:val="007757F6"/>
    <w:rsid w:val="00781DBF"/>
    <w:rsid w:val="007863B5"/>
    <w:rsid w:val="00791BEA"/>
    <w:rsid w:val="00795E24"/>
    <w:rsid w:val="007A060E"/>
    <w:rsid w:val="007A3816"/>
    <w:rsid w:val="007D3976"/>
    <w:rsid w:val="007E74D6"/>
    <w:rsid w:val="00801721"/>
    <w:rsid w:val="00805892"/>
    <w:rsid w:val="00810D2D"/>
    <w:rsid w:val="00826F66"/>
    <w:rsid w:val="008326BB"/>
    <w:rsid w:val="00835F70"/>
    <w:rsid w:val="00842779"/>
    <w:rsid w:val="008434B3"/>
    <w:rsid w:val="008517AE"/>
    <w:rsid w:val="008614DC"/>
    <w:rsid w:val="00862DDF"/>
    <w:rsid w:val="008909E1"/>
    <w:rsid w:val="008A41BE"/>
    <w:rsid w:val="008B5441"/>
    <w:rsid w:val="008B6EB8"/>
    <w:rsid w:val="008C44B0"/>
    <w:rsid w:val="008C59A7"/>
    <w:rsid w:val="008C5CD2"/>
    <w:rsid w:val="008D5E07"/>
    <w:rsid w:val="008D75AE"/>
    <w:rsid w:val="008E6CDA"/>
    <w:rsid w:val="008F39D5"/>
    <w:rsid w:val="0090385F"/>
    <w:rsid w:val="0090593F"/>
    <w:rsid w:val="0091209A"/>
    <w:rsid w:val="00914394"/>
    <w:rsid w:val="00925D27"/>
    <w:rsid w:val="009311E3"/>
    <w:rsid w:val="00931DF8"/>
    <w:rsid w:val="0093348F"/>
    <w:rsid w:val="009426A1"/>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5068"/>
    <w:rsid w:val="00A164E5"/>
    <w:rsid w:val="00A2390D"/>
    <w:rsid w:val="00A2487A"/>
    <w:rsid w:val="00A5114A"/>
    <w:rsid w:val="00A56D5D"/>
    <w:rsid w:val="00A60E85"/>
    <w:rsid w:val="00A63BBC"/>
    <w:rsid w:val="00A64822"/>
    <w:rsid w:val="00A64B16"/>
    <w:rsid w:val="00A72970"/>
    <w:rsid w:val="00A77891"/>
    <w:rsid w:val="00A94DC1"/>
    <w:rsid w:val="00A9545D"/>
    <w:rsid w:val="00A9601B"/>
    <w:rsid w:val="00A97576"/>
    <w:rsid w:val="00AA6F54"/>
    <w:rsid w:val="00AC4074"/>
    <w:rsid w:val="00AC53F3"/>
    <w:rsid w:val="00AE0B52"/>
    <w:rsid w:val="00AE251B"/>
    <w:rsid w:val="00AE49EE"/>
    <w:rsid w:val="00AF5847"/>
    <w:rsid w:val="00B01D2B"/>
    <w:rsid w:val="00B022F8"/>
    <w:rsid w:val="00B1650D"/>
    <w:rsid w:val="00B17EC8"/>
    <w:rsid w:val="00B22DC9"/>
    <w:rsid w:val="00B31B27"/>
    <w:rsid w:val="00B370EF"/>
    <w:rsid w:val="00B410F6"/>
    <w:rsid w:val="00B44E76"/>
    <w:rsid w:val="00B60F4D"/>
    <w:rsid w:val="00B63259"/>
    <w:rsid w:val="00B7674E"/>
    <w:rsid w:val="00B9168A"/>
    <w:rsid w:val="00BA1564"/>
    <w:rsid w:val="00BA2286"/>
    <w:rsid w:val="00BA7051"/>
    <w:rsid w:val="00BA7590"/>
    <w:rsid w:val="00BB266A"/>
    <w:rsid w:val="00BB467B"/>
    <w:rsid w:val="00BB5D10"/>
    <w:rsid w:val="00BC325E"/>
    <w:rsid w:val="00BC526F"/>
    <w:rsid w:val="00BD0C47"/>
    <w:rsid w:val="00BD142B"/>
    <w:rsid w:val="00BD18BA"/>
    <w:rsid w:val="00BD6CB6"/>
    <w:rsid w:val="00BE30FF"/>
    <w:rsid w:val="00BE56A6"/>
    <w:rsid w:val="00BF0354"/>
    <w:rsid w:val="00BF098B"/>
    <w:rsid w:val="00BF4A32"/>
    <w:rsid w:val="00BF7EB9"/>
    <w:rsid w:val="00C02668"/>
    <w:rsid w:val="00C04361"/>
    <w:rsid w:val="00C075D6"/>
    <w:rsid w:val="00C118B0"/>
    <w:rsid w:val="00C24E59"/>
    <w:rsid w:val="00C250C8"/>
    <w:rsid w:val="00C2544C"/>
    <w:rsid w:val="00C25633"/>
    <w:rsid w:val="00C33C99"/>
    <w:rsid w:val="00C3443E"/>
    <w:rsid w:val="00C44B70"/>
    <w:rsid w:val="00C455E2"/>
    <w:rsid w:val="00C7497D"/>
    <w:rsid w:val="00C806CB"/>
    <w:rsid w:val="00C81BB2"/>
    <w:rsid w:val="00C8563A"/>
    <w:rsid w:val="00C93BB8"/>
    <w:rsid w:val="00C9698A"/>
    <w:rsid w:val="00CA00E5"/>
    <w:rsid w:val="00CB0C04"/>
    <w:rsid w:val="00CB1F00"/>
    <w:rsid w:val="00CC4138"/>
    <w:rsid w:val="00CD0986"/>
    <w:rsid w:val="00CD23C7"/>
    <w:rsid w:val="00CD36EF"/>
    <w:rsid w:val="00CD3BF0"/>
    <w:rsid w:val="00CE519D"/>
    <w:rsid w:val="00CE73C2"/>
    <w:rsid w:val="00CF053C"/>
    <w:rsid w:val="00CF34B6"/>
    <w:rsid w:val="00CF5670"/>
    <w:rsid w:val="00D166C1"/>
    <w:rsid w:val="00D170D8"/>
    <w:rsid w:val="00D26580"/>
    <w:rsid w:val="00D3481C"/>
    <w:rsid w:val="00D35D1B"/>
    <w:rsid w:val="00D36092"/>
    <w:rsid w:val="00D459F6"/>
    <w:rsid w:val="00D5231B"/>
    <w:rsid w:val="00D53402"/>
    <w:rsid w:val="00D538BC"/>
    <w:rsid w:val="00D547FE"/>
    <w:rsid w:val="00D62DC2"/>
    <w:rsid w:val="00D72A16"/>
    <w:rsid w:val="00D7398B"/>
    <w:rsid w:val="00D74A0F"/>
    <w:rsid w:val="00D770B5"/>
    <w:rsid w:val="00D828AD"/>
    <w:rsid w:val="00D86AFA"/>
    <w:rsid w:val="00D91C37"/>
    <w:rsid w:val="00D9367E"/>
    <w:rsid w:val="00D97615"/>
    <w:rsid w:val="00DA3889"/>
    <w:rsid w:val="00DA7869"/>
    <w:rsid w:val="00DB126C"/>
    <w:rsid w:val="00DB488D"/>
    <w:rsid w:val="00DB63D8"/>
    <w:rsid w:val="00DC2689"/>
    <w:rsid w:val="00DD2BDB"/>
    <w:rsid w:val="00DD51E2"/>
    <w:rsid w:val="00DD5BE6"/>
    <w:rsid w:val="00DE0888"/>
    <w:rsid w:val="00DE42AB"/>
    <w:rsid w:val="00DF60BC"/>
    <w:rsid w:val="00DF744E"/>
    <w:rsid w:val="00E012B1"/>
    <w:rsid w:val="00E016C0"/>
    <w:rsid w:val="00E018DA"/>
    <w:rsid w:val="00E06E80"/>
    <w:rsid w:val="00E11F01"/>
    <w:rsid w:val="00E32209"/>
    <w:rsid w:val="00E3797E"/>
    <w:rsid w:val="00E74030"/>
    <w:rsid w:val="00E7518D"/>
    <w:rsid w:val="00E81199"/>
    <w:rsid w:val="00E86EF5"/>
    <w:rsid w:val="00E94537"/>
    <w:rsid w:val="00EC4CA5"/>
    <w:rsid w:val="00EC4EDF"/>
    <w:rsid w:val="00ED554B"/>
    <w:rsid w:val="00EE2084"/>
    <w:rsid w:val="00EE21B7"/>
    <w:rsid w:val="00F13553"/>
    <w:rsid w:val="00F26059"/>
    <w:rsid w:val="00F43020"/>
    <w:rsid w:val="00F43D42"/>
    <w:rsid w:val="00F4688C"/>
    <w:rsid w:val="00F46BA3"/>
    <w:rsid w:val="00F63843"/>
    <w:rsid w:val="00F6699E"/>
    <w:rsid w:val="00F75671"/>
    <w:rsid w:val="00F75EFD"/>
    <w:rsid w:val="00F81BAC"/>
    <w:rsid w:val="00F84281"/>
    <w:rsid w:val="00F91D97"/>
    <w:rsid w:val="00F96F13"/>
    <w:rsid w:val="00FA7DD2"/>
    <w:rsid w:val="00FB4987"/>
    <w:rsid w:val="00FB75B5"/>
    <w:rsid w:val="00FC0804"/>
    <w:rsid w:val="00FC4937"/>
    <w:rsid w:val="00FD0716"/>
    <w:rsid w:val="00FD2F30"/>
    <w:rsid w:val="00FD449E"/>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youtube.com/watch?v=gvDvOWtPLVY" TargetMode="External"/><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yperlink" Target="https://codingthesmartway.com/wp-content/uploads/2019/02/010-1024x500.png" TargetMode="External"/><Relationship Id="rId17" Type="http://schemas.openxmlformats.org/officeDocument/2006/relationships/hyperlink" Target="https://developers.google.com/analytics/devguides/config/mgmt/v3/limits-quotas"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eveloper.twitter.com/en/docs/basics/rate-limiting" TargetMode="External"/><Relationship Id="rId20" Type="http://schemas.openxmlformats.org/officeDocument/2006/relationships/hyperlink" Target="https://blog.christianposta.com/microservices/api-gateways-are-going-through-an-identity-cri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developers.facebook.com/docs/graph-api/overview/rate-limiting" TargetMode="Externa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youtu.be/YO6Sg4yaqC0?t=185" TargetMode="External"/><Relationship Id="rId4" Type="http://schemas.openxmlformats.org/officeDocument/2006/relationships/settings" Target="settings.xml"/><Relationship Id="rId9" Type="http://schemas.openxmlformats.org/officeDocument/2006/relationships/hyperlink" Target="Container" TargetMode="External"/><Relationship Id="rId14" Type="http://schemas.openxmlformats.org/officeDocument/2006/relationships/image" Target="media/image3.png"/><Relationship Id="rId22" Type="http://schemas.openxmlformats.org/officeDocument/2006/relationships/hyperlink" Target="https://www.youtube.com/watch?v=cWfACBIp0a8" TargetMode="External"/><Relationship Id="rId27"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2E6AE5"/>
    <w:rsid w:val="00621F9A"/>
    <w:rsid w:val="0062462D"/>
    <w:rsid w:val="00695353"/>
    <w:rsid w:val="007F499E"/>
    <w:rsid w:val="00917846"/>
    <w:rsid w:val="009D3DA4"/>
    <w:rsid w:val="00AB0577"/>
    <w:rsid w:val="00B965CF"/>
    <w:rsid w:val="00BB5B03"/>
    <w:rsid w:val="00BB779A"/>
    <w:rsid w:val="00BD1FCD"/>
    <w:rsid w:val="00CD680D"/>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0577"/>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D0C475D6-B165-4CFC-AC89-C92B820D3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997</Words>
  <Characters>50388</Characters>
  <Application>Microsoft Office Word</Application>
  <DocSecurity>0</DocSecurity>
  <Lines>419</Lines>
  <Paragraphs>11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5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9</cp:revision>
  <cp:lastPrinted>2015-05-19T09:24:00Z</cp:lastPrinted>
  <dcterms:created xsi:type="dcterms:W3CDTF">2019-10-24T10:37:00Z</dcterms:created>
  <dcterms:modified xsi:type="dcterms:W3CDTF">2019-10-2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6">
    <vt:lpwstr>False</vt:lpwstr>
  </property>
  <property fmtid="{D5CDD505-2E9C-101B-9397-08002B2CF9AE}" pid="5" name="CitaviDocumentProperty_28">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6.3.0.0</vt:lpwstr>
  </property>
  <property fmtid="{D5CDD505-2E9C-101B-9397-08002B2CF9AE}" pid="13" name="CitaviDocumentProperty_8">
    <vt:lpwstr>CloudProjectKey=xjneepc7hd2puwy4u82nnih2dl2k8oi0go1xhezzsgnl85; ProjectName=Bachelor_Thesis</vt:lpwstr>
  </property>
</Properties>
</file>